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9FBD4" w14:textId="77777777" w:rsidR="00451042" w:rsidRPr="00934061" w:rsidRDefault="00451042" w:rsidP="00451042">
      <w:pPr>
        <w:outlineLvl w:val="0"/>
        <w:rPr>
          <w:rFonts w:cstheme="minorHAnsi"/>
          <w:b/>
          <w:bCs/>
        </w:rPr>
      </w:pPr>
      <w:r w:rsidRPr="00934061">
        <w:rPr>
          <w:rFonts w:cstheme="minorHAnsi"/>
          <w:b/>
          <w:bCs/>
        </w:rPr>
        <w:t>Effects of high temperatures on winegrape flowering phenology</w:t>
      </w:r>
    </w:p>
    <w:p w14:paraId="37AF83B8" w14:textId="77777777" w:rsidR="00195DDA" w:rsidRDefault="00195DDA" w:rsidP="00451042">
      <w:pPr>
        <w:outlineLvl w:val="0"/>
        <w:rPr>
          <w:rFonts w:cstheme="minorHAnsi"/>
        </w:rPr>
      </w:pPr>
    </w:p>
    <w:p w14:paraId="635CF8AB" w14:textId="2BEF2192"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3821DAA3"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r w:rsidR="00083FAD" w:rsidRPr="00C6329C">
        <w:rPr>
          <w:rFonts w:eastAsia="Times New Roman" w:cstheme="minorHAnsi"/>
          <w:i/>
          <w:shd w:val="clear" w:color="auto" w:fill="FFFFFF"/>
        </w:rPr>
        <w:t>Vitis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exposed 9 varieties to higher temperatures</w:t>
      </w:r>
      <w:r w:rsidR="00774DE3" w:rsidRPr="00C6329C">
        <w:rPr>
          <w:rFonts w:eastAsia="Times New Roman" w:cstheme="minorHAnsi"/>
          <w:shd w:val="clear" w:color="auto" w:fill="FFFFFF"/>
        </w:rPr>
        <w:t xml:space="preserve"> (</w:t>
      </w:r>
      <w:r w:rsidR="00C6329C">
        <w:rPr>
          <w:rFonts w:eastAsia="Times New Roman" w:cstheme="minorHAnsi"/>
          <w:shd w:val="clear" w:color="auto" w:fill="FFFFFF"/>
        </w:rPr>
        <w:t xml:space="preserve">five levels: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 xml:space="preserve">Results of vines exposed to five levels of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 xml:space="preserve">in chambers suggest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speed with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to 10% flowering or 50% flowering</w:t>
      </w:r>
      <w:r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in higher temperature chambers aborted a greater number of </w:t>
      </w:r>
      <w:r w:rsidR="00536768" w:rsidRPr="00C6329C">
        <w:rPr>
          <w:rFonts w:eastAsia="Times New Roman" w:cstheme="minorHAnsi"/>
          <w:color w:val="222222"/>
          <w:shd w:val="clear" w:color="auto" w:fill="FFFFFF"/>
        </w:rPr>
        <w:t>flower</w:t>
      </w:r>
      <w:r w:rsidR="00766AFA" w:rsidRPr="00C6329C">
        <w:rPr>
          <w:rFonts w:eastAsia="Times New Roman" w:cstheme="minorHAnsi"/>
          <w:color w:val="222222"/>
          <w:shd w:val="clear" w:color="auto" w:fill="FFFFFF"/>
        </w:rPr>
        <w:t xml:space="preserve"> bud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proofErr w:type="gramStart"/>
      <w:r w:rsidR="00105C95" w:rsidRPr="00C6329C">
        <w:rPr>
          <w:rFonts w:ascii="Calibri" w:hAnsi="Calibri"/>
        </w:rPr>
        <w:t>F(</w:t>
      </w:r>
      <w:proofErr w:type="gramEnd"/>
      <w:r w:rsidR="00105C95" w:rsidRPr="00C6329C">
        <w:rPr>
          <w:rFonts w:ascii="Calibri" w:hAnsi="Calibri"/>
        </w:rPr>
        <w:t>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inegrap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560D6FC3"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inegrapes</w:t>
      </w:r>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TY2h1bHR6PC9BdXRob3I+PFllYXI+MjAxMDwvWWVhcj48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fldChar w:fldCharType="separate"/>
      </w:r>
      <w:r w:rsidR="00037FB1">
        <w:rPr>
          <w:rFonts w:ascii="Calibri" w:hAnsi="Calibri"/>
          <w:noProof/>
        </w:rPr>
        <w:t>(Schultz and Jones 2010, Hannah et al. 2013)</w:t>
      </w:r>
      <w:r w:rsidR="00037FB1">
        <w:rPr>
          <w:rFonts w:ascii="Calibri" w:hAnsi="Calibri"/>
        </w:rPr>
        <w:fldChar w:fldCharType="end"/>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037FB1">
        <w:rPr>
          <w:rFonts w:ascii="Calibri" w:hAnsi="Calibri"/>
        </w:rPr>
        <w:fldChar w:fldCharType="begin"/>
      </w:r>
      <w:r w:rsidR="00037FB1">
        <w:rPr>
          <w:rFonts w:ascii="Calibri" w:hAnsi="Calibri"/>
        </w:rPr>
        <w:instrText xml:space="preserve"> ADDIN EN.CITE &lt;EndNote&gt;&lt;Cite&gt;&lt;Author&gt;Hannah&lt;/Author&gt;&lt;Year&gt;2013&lt;/Year&gt;&lt;RecNum&gt;10&lt;/RecNum&gt;&lt;DisplayText&gt;(Hannah et al. 2013)&lt;/DisplayText&gt;&lt;record&gt;&lt;rec-number&gt;10&lt;/rec-number&gt;&lt;foreign-keys&gt;&lt;key app="EN" db-id="vvp0wvdd55e557e5d9epztw9p9xpxaw0dpw0" timestamp="1489525366"&gt;10&lt;/key&gt;&lt;/foreign-keys&gt;&lt;ref-type name="Journal Article"&gt;17&lt;/ref-type&gt;&lt;contributors&gt;&lt;authors&gt;&lt;author&gt;Hannah, Lee&lt;/author&gt;&lt;author&gt;Roehrdanz, Patrick R.&lt;/author&gt;&lt;author&gt;Ikegami, Makihiko&lt;/author&gt;&lt;author&gt;Shepard, Anderson V.&lt;/author&gt;&lt;author&gt;Shaw, M. Rebecca&lt;/author&gt;&lt;author&gt;Tabor, Gary&lt;/author&gt;&lt;author&gt;Zhi, Lu&lt;/author&gt;&lt;author&gt;Marquet, Pablo A.&lt;/author&gt;&lt;author&gt;Hijmans, Robert J.&lt;/author&gt;&lt;/authors&gt;&lt;/contributors&gt;&lt;titles&gt;&lt;title&gt;Climate change, wine, and conservation&lt;/title&gt;&lt;secondary-title&gt;Proceedings of the National Academy of Sciences&lt;/secondary-title&gt;&lt;/titles&gt;&lt;periodical&gt;&lt;full-title&gt;Proceedings of the National Academy of Sciences&lt;/full-title&gt;&lt;/periodical&gt;&lt;pages&gt;6907-6912&lt;/pages&gt;&lt;volume&gt;110&lt;/volume&gt;&lt;number&gt;17&lt;/number&gt;&lt;dates&gt;&lt;year&gt;2013&lt;/year&gt;&lt;pub-dates&gt;&lt;date&gt;April 23, 2013&lt;/date&gt;&lt;/pub-dates&gt;&lt;/dates&gt;&lt;urls&gt;&lt;related-urls&gt;&lt;url&gt;http://www.pnas.org/content/110/17/6907.abstract&lt;/url&gt;&lt;url&gt;http://www.pnas.org/content/110/17/6907.full.pdf&lt;/url&gt;&lt;/related-urls&gt;&lt;/urls&gt;&lt;electronic-resource-num&gt;10.1073/pnas.1210127110&lt;/electronic-resource-num&gt;&lt;/record&gt;&lt;/Cite&gt;&lt;/EndNote&gt;</w:instrText>
      </w:r>
      <w:r w:rsidR="00037FB1">
        <w:rPr>
          <w:rFonts w:ascii="Calibri" w:hAnsi="Calibri"/>
        </w:rPr>
        <w:fldChar w:fldCharType="separate"/>
      </w:r>
      <w:r w:rsidR="00037FB1">
        <w:rPr>
          <w:rFonts w:ascii="Calibri" w:hAnsi="Calibri"/>
          <w:noProof/>
        </w:rPr>
        <w:t>(Hannah et al. 2013)</w:t>
      </w:r>
      <w:r w:rsidR="00037FB1">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095699F3" w:rsidR="00696D94" w:rsidRDefault="00696D94" w:rsidP="00696D94">
      <w:pPr>
        <w:rPr>
          <w:rFonts w:ascii="Calibri" w:hAnsi="Calibri"/>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fldChar w:fldCharType="separate"/>
      </w:r>
      <w:r w:rsidR="00037FB1">
        <w:rPr>
          <w:rFonts w:ascii="Calibri" w:hAnsi="Calibri"/>
          <w:noProof/>
        </w:rPr>
        <w:t>(Ollat 2015, Ollat 2016, Wolkovich et al. 2017)</w:t>
      </w:r>
      <w:r w:rsidR="00037FB1">
        <w:rPr>
          <w:rFonts w:ascii="Calibri" w:hAnsi="Calibri"/>
        </w:rPr>
        <w:fldChar w:fldCharType="end"/>
      </w:r>
      <w:ins w:id="0" w:author="Andrew Walker" w:date="2019-11-11T10:19:00Z">
        <w:r w:rsidR="00793122">
          <w:rPr>
            <w:rFonts w:ascii="Calibri" w:hAnsi="Calibri"/>
          </w:rPr>
          <w:t xml:space="preserve"> or breeding new varieties</w:t>
        </w:r>
      </w:ins>
      <w:r w:rsidR="005853C6">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Myles&lt;/Author&gt;&lt;Year&gt;2013&lt;/Year&gt;&lt;RecNum&gt;70&lt;/RecNum&gt;&lt;DisplayText&gt;(Myles 2013, Duchene 2016)&lt;/DisplayText&gt;&lt;record&gt;&lt;rec-number&gt;70&lt;/rec-number&gt;&lt;foreign-keys&gt;&lt;key app="EN" db-id="vvp0wvdd55e557e5d9epztw9p9xpxaw0dpw0" timestamp="1574128521"&gt;70&lt;/key&gt;&lt;/foreign-keys&gt;&lt;ref-type name="Journal Article"&gt;17&lt;/ref-type&gt;&lt;contributors&gt;&lt;authors&gt;&lt;author&gt;Myles, Sean&lt;/author&gt;&lt;/authors&gt;&lt;/contributors&gt;&lt;titles&gt;&lt;title&gt;Improving fruit and wine: what does genomics have to offer?&lt;/title&gt;&lt;secondary-title&gt;Trends in Genetics&lt;/secondary-title&gt;&lt;/titles&gt;&lt;periodical&gt;&lt;full-title&gt;Trends in Genetics&lt;/full-title&gt;&lt;/periodical&gt;&lt;pages&gt;190-196&lt;/pages&gt;&lt;volume&gt;29&lt;/volume&gt;&lt;number&gt;4&lt;/number&gt;&lt;dates&gt;&lt;year&gt;2013&lt;/year&gt;&lt;/dates&gt;&lt;urls&gt;&lt;/urls&gt;&lt;electronic-resource-num&gt;http://dx.doi.org/10.1016/j.tig.2013.01.006&lt;/electronic-resource-num&gt;&lt;/record&gt;&lt;/Cite&gt;&lt;Cite&gt;&lt;Author&gt;Duchene&lt;/Author&gt;&lt;Year&gt;2016&lt;/Year&gt;&lt;RecNum&gt;4&lt;/RecNum&gt;&lt;record&gt;&lt;rec-number&gt;4&lt;/rec-number&gt;&lt;foreign-keys&gt;&lt;key app="EN" db-id="vvp0wvdd55e557e5d9epztw9p9xpxaw0dpw0" timestamp="1489523937"&gt;4&lt;/key&gt;&lt;/foreign-keys&gt;&lt;ref-type name="Journal Article"&gt;17&lt;/ref-type&gt;&lt;contributors&gt;&lt;authors&gt;&lt;author&gt;Duchene, Eric&lt;/author&gt;&lt;/authors&gt;&lt;/contributors&gt;&lt;titles&gt;&lt;title&gt;How can grapevine genetics contribute to the adaptation to climate change?&lt;/title&gt;&lt;secondary-title&gt;OENO One&lt;/secondary-title&gt;&lt;/titles&gt;&lt;periodical&gt;&lt;full-title&gt;OENO One&lt;/full-title&gt;&lt;/periodical&gt;&lt;volume&gt;50&lt;/volume&gt;&lt;number&gt;3&lt;/number&gt;&lt;dates&gt;&lt;year&gt;2016&lt;/year&gt;&lt;/dates&gt;&lt;urls&gt;&lt;related-urls&gt;&lt;url&gt;http://oeno-one.eu/article/download/98/pdf&lt;/url&gt;&lt;/related-urls&gt;&lt;/urls&gt;&lt;electronic-resource-num&gt;10.20870/oeno-one.2016.50.3.98&lt;/electronic-resource-num&gt;&lt;/record&gt;&lt;/Cite&gt;&lt;/EndNote&gt;</w:instrText>
      </w:r>
      <w:r w:rsidR="00037FB1">
        <w:rPr>
          <w:rFonts w:ascii="Calibri" w:hAnsi="Calibri"/>
        </w:rPr>
        <w:fldChar w:fldCharType="separate"/>
      </w:r>
      <w:r w:rsidR="00037FB1">
        <w:rPr>
          <w:rFonts w:ascii="Calibri" w:hAnsi="Calibri"/>
          <w:noProof/>
        </w:rPr>
        <w:t>(Myles 2013, Duchene 2016)</w:t>
      </w:r>
      <w:r w:rsidR="00037FB1">
        <w:rPr>
          <w:rFonts w:ascii="Calibri" w:hAnsi="Calibri"/>
        </w:rPr>
        <w:fldChar w:fldCharType="end"/>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037FB1">
        <w:rPr>
          <w:rFonts w:ascii="Calibri" w:hAnsi="Calibri"/>
        </w:rPr>
        <w:fldChar w:fldCharType="begin"/>
      </w:r>
      <w:r w:rsidR="00037FB1">
        <w:rPr>
          <w:rFonts w:ascii="Calibri" w:hAnsi="Calibri"/>
        </w:rPr>
        <w:instrText xml:space="preserve"> ADDIN EN.CITE &lt;EndNote&gt;&lt;Cite&gt;&lt;Author&gt;Anderson&lt;/Author&gt;&lt;Year&gt;2013&lt;/Year&gt;&lt;RecNum&gt;71&lt;/RecNum&gt;&lt;DisplayText&gt;(&lt;style size="12"&gt;Lacombe&lt;/style&gt; &lt;style size="12"&gt;2012, &lt;/style&gt;Anderson 2013)&lt;/DisplayText&gt;&lt;record&gt;&lt;rec-number&gt;71&lt;/rec-number&gt;&lt;foreign-keys&gt;&lt;key app="EN" db-id="vvp0wvdd55e557e5d9epztw9p9xpxaw0dpw0" timestamp="1574128956"&gt;71&lt;/key&gt;&lt;/foreign-keys&gt;&lt;ref-type name="Book"&gt;6&lt;/ref-type&gt;&lt;contributors&gt;&lt;authors&gt;&lt;author&gt;Anderson, Kym&lt;/author&gt;&lt;/authors&gt;&lt;/contributors&gt;&lt;titles&gt;&lt;title&gt;Which iwnegrape varieties are grown where? : a global picture&lt;/title&gt;&lt;/titles&gt;&lt;section&gt;690&lt;/section&gt;&lt;dates&gt;&lt;year&gt;2013&lt;/year&gt;&lt;pub-dates&gt;&lt;date&gt;2013&lt;/date&gt;&lt;/pub-dates&gt;&lt;/dates&gt;&lt;pub-location&gt;Adelaide, South Australia&lt;/pub-location&gt;&lt;publisher&gt;University of Adelaide Press&lt;/publisher&gt;&lt;isbn&gt;978-1-922064-68-4&lt;/isbn&gt;&lt;urls&gt;&lt;/urls&gt;&lt;/record&gt;&lt;/Cite&gt;&lt;Cite&gt;&lt;Author&gt;Lacombe&lt;/Author&gt;&lt;Year&gt;2012&lt;/Year&gt;&lt;RecNum&gt;45&lt;/RecNum&gt;&lt;record&gt;&lt;rec-number&gt;45&lt;/rec-number&gt;&lt;foreign-keys&gt;&lt;key app="EN" db-id="vvp0wvdd55e557e5d9epztw9p9xpxaw0dpw0" timestamp="1512148641"&gt;45&lt;/key&gt;&lt;/foreign-keys&gt;&lt;ref-type name="Thesis"&gt;32&lt;/ref-type&gt;&lt;contributors&gt;&lt;authors&gt;&lt;author&gt;&lt;style face="normal" font="default" size="12"&gt;T. Lacombe&lt;/style&gt;&lt;/author&gt;&lt;/authors&gt;&lt;/contributors&gt;&lt;titles&gt;&lt;title&gt;&lt;style face="normal" font="default" size="12"&gt;Contribution á l’ étude de l’histoire évolutive de la vigne cultivée ( Vitis vinifera L.) par l’analyse de la diversité génétique neutre et de gènes d’intérêt&lt;/style&gt;&lt;/title&gt;&lt;/titles&gt;&lt;dates&gt;&lt;year&gt;&lt;style face="normal" font="default" size="12"&gt;2012&lt;/style&gt;&lt;/year&gt;&lt;/dates&gt;&lt;urls&gt;&lt;/urls&gt;&lt;/record&gt;&lt;/Cite&gt;&lt;/EndNote&gt;</w:instrText>
      </w:r>
      <w:r w:rsidR="00037FB1">
        <w:rPr>
          <w:rFonts w:ascii="Calibri" w:hAnsi="Calibri"/>
        </w:rPr>
        <w:fldChar w:fldCharType="separate"/>
      </w:r>
      <w:r w:rsidR="00037FB1">
        <w:rPr>
          <w:rFonts w:ascii="Calibri" w:hAnsi="Calibri"/>
          <w:noProof/>
        </w:rPr>
        <w:t>(Lacombe 2012, Anderson 2013)</w:t>
      </w:r>
      <w:r w:rsidR="00037FB1">
        <w:rPr>
          <w:rFonts w:ascii="Calibri" w:hAnsi="Calibri"/>
        </w:rPr>
        <w:fldChar w:fldCharType="end"/>
      </w:r>
      <w:commentRangeStart w:id="1"/>
      <w:commentRangeStart w:id="2"/>
      <w:commentRangeEnd w:id="1"/>
      <w:commentRangeEnd w:id="2"/>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Ollat&lt;/Author&gt;&lt;Year&gt;2016&lt;/Year&gt;&lt;RecNum&gt;68&lt;/RecNum&gt;&lt;DisplayText&gt;(Ollat 2016)&lt;/DisplayText&gt;&lt;record&gt;&lt;rec-number&gt;68&lt;/rec-number&gt;&lt;foreign-keys&gt;&lt;key app="EN" db-id="vvp0wvdd55e557e5d9epztw9p9xpxaw0dpw0" timestamp="1569872519"&gt;68&lt;/key&gt;&lt;/foreign-keys&gt;&lt;ref-type name="Journal Article"&gt;17&lt;/ref-type&gt;&lt;contributors&gt;&lt;authors&gt;&lt;author&gt;Ollat, Nathalie; Touzard, Jean-Marc; van Leeuwen, Cornelis&lt;/author&gt;&lt;/authors&gt;&lt;/contributors&gt;&lt;titles&gt;&lt;title&gt;Climate Change Impacts and Adaptations: New Challenges for the Wine Industry&lt;/title&gt;&lt;/titles&gt;&lt;dates&gt;&lt;year&gt;2016&lt;/year&gt;&lt;/dates&gt;&lt;urls&gt;&lt;/urls&gt;&lt;/record&gt;&lt;/Cite&gt;&lt;/EndNote&gt;</w:instrText>
      </w:r>
      <w:r w:rsidR="00037FB1">
        <w:rPr>
          <w:rFonts w:ascii="Calibri" w:hAnsi="Calibri"/>
        </w:rPr>
        <w:fldChar w:fldCharType="separate"/>
      </w:r>
      <w:r w:rsidR="00037FB1">
        <w:rPr>
          <w:rFonts w:ascii="Calibri" w:hAnsi="Calibri"/>
          <w:noProof/>
        </w:rPr>
        <w:t>(Ollat 2016)</w:t>
      </w:r>
      <w:r w:rsidR="00037FB1">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404238E4" w14:textId="1E12AE3C" w:rsidR="00696D94" w:rsidRDefault="00696D94" w:rsidP="00696D94">
      <w:pPr>
        <w:rPr>
          <w:rFonts w:ascii="Calibri" w:hAnsi="Calibri"/>
        </w:rPr>
      </w:pPr>
      <w:r>
        <w:rPr>
          <w:rFonts w:ascii="Calibri" w:hAnsi="Calibri"/>
        </w:rPr>
        <w:t xml:space="preserve">Studying the phenology of different varieties of winegrapes would help viticulturists better adapt to climate change, because winegrap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037FB1">
        <w:rPr>
          <w:rFonts w:ascii="Calibri" w:hAnsi="Calibri"/>
          <w:noProof/>
        </w:rPr>
        <w:t>(Parker et al. 2011, Jones 2013)</w:t>
      </w:r>
      <w:r w:rsidR="00037FB1">
        <w:rPr>
          <w:rFonts w:ascii="Calibri" w:hAnsi="Calibri"/>
        </w:rPr>
        <w:fldChar w:fldCharType="end"/>
      </w:r>
      <w:commentRangeStart w:id="3"/>
      <w:commentRangeEnd w:id="3"/>
      <w:r>
        <w:rPr>
          <w:rFonts w:ascii="Calibri" w:hAnsi="Calibri"/>
        </w:rPr>
        <w:t xml:space="preserve">. Timing for leafout and flowering of diverse plant species </w:t>
      </w:r>
      <w:r w:rsidR="00885F27">
        <w:rPr>
          <w:rFonts w:ascii="Calibri" w:hAnsi="Calibri"/>
        </w:rPr>
        <w:t>has</w:t>
      </w:r>
      <w:r>
        <w:rPr>
          <w:rFonts w:ascii="Calibri" w:hAnsi="Calibri"/>
        </w:rPr>
        <w:t xml:space="preserve"> advanced six to 20 days in the last 30-40 years of warming </w: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Sb290PC9BdXRob3I+PFllYXI+MjAwMzwvWWVhcj48UmVj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fldChar w:fldCharType="separate"/>
      </w:r>
      <w:r w:rsidR="00037FB1">
        <w:rPr>
          <w:rFonts w:ascii="Calibri" w:hAnsi="Calibri"/>
          <w:noProof/>
        </w:rPr>
        <w:t>(Root et al. 2003, Menzel et al. 2006)</w:t>
      </w:r>
      <w:r w:rsidR="00037FB1">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inegrape harvest dates, which can change about 6 days per °C </w: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 </w:instrText>
      </w:r>
      <w:r w:rsidR="00434599">
        <w:rPr>
          <w:rFonts w:ascii="Calibri" w:hAnsi="Calibri"/>
        </w:rPr>
        <w:fldChar w:fldCharType="begin">
          <w:fldData xml:space="preserve">PEVuZE5vdGU+PENpdGU+PEF1dGhvcj5CZW5qYW1pbjwvQXV0aG9yPjxZZWFyPjIwMTY8L1llYXI+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</w:fldData>
        </w:fldChar>
      </w:r>
      <w:r w:rsidR="00434599">
        <w:rPr>
          <w:rFonts w:ascii="Calibri" w:hAnsi="Calibri"/>
        </w:rPr>
        <w:instrText xml:space="preserve"> ADDIN EN.CITE.DATA </w:instrText>
      </w:r>
      <w:r w:rsidR="00434599">
        <w:rPr>
          <w:rFonts w:ascii="Calibri" w:hAnsi="Calibri"/>
        </w:rPr>
      </w:r>
      <w:r w:rsidR="00434599">
        <w:rPr>
          <w:rFonts w:ascii="Calibri" w:hAnsi="Calibri"/>
        </w:rPr>
        <w:fldChar w:fldCharType="end"/>
      </w:r>
      <w:r w:rsidR="00434599">
        <w:rPr>
          <w:rFonts w:ascii="Calibri" w:hAnsi="Calibri"/>
        </w:rPr>
        <w:fldChar w:fldCharType="separate"/>
      </w:r>
      <w:r w:rsidR="00434599">
        <w:rPr>
          <w:rFonts w:ascii="Calibri" w:hAnsi="Calibri"/>
          <w:noProof/>
        </w:rPr>
        <w:t>(Cook and Wolkovich 2016, Labbé 2019)</w:t>
      </w:r>
      <w:r w:rsidR="00434599">
        <w:rPr>
          <w:rFonts w:ascii="Calibri" w:hAnsi="Calibri"/>
        </w:rPr>
        <w:fldChar w:fldCharType="end"/>
      </w:r>
      <w:commentRangeStart w:id="4"/>
      <w:commentRangeEnd w:id="4"/>
      <w:r w:rsidR="00434599">
        <w:rPr>
          <w:rFonts w:ascii="Calibri" w:hAnsi="Calibri"/>
        </w:rPr>
        <w:t xml:space="preserve">.  </w:t>
      </w:r>
      <w:r w:rsidR="00434599">
        <w:rPr>
          <w:rStyle w:val="CommentReference"/>
        </w:rPr>
        <w:commentReference w:id="5"/>
      </w:r>
      <w:r w:rsidR="00C639A8">
        <w:rPr>
          <w:rFonts w:ascii="Calibri" w:hAnsi="Calibri"/>
        </w:rPr>
        <w:t>T</w:t>
      </w:r>
      <w:r w:rsidR="00257AA3">
        <w:rPr>
          <w:rFonts w:ascii="Calibri" w:hAnsi="Calibri"/>
        </w:rPr>
        <w:t>he time between flowering and veraison</w:t>
      </w:r>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w:t>
      </w:r>
      <w:r w:rsidR="00434599">
        <w:rPr>
          <w:rFonts w:ascii="Calibri" w:hAnsi="Calibri"/>
        </w:rPr>
        <w:t xml:space="preserve">°C. </w:t>
      </w:r>
      <w:r w:rsidR="00037FB1">
        <w:rPr>
          <w:rFonts w:ascii="Calibri" w:hAnsi="Calibri"/>
        </w:rPr>
        <w:fldChar w:fldCharType="begin"/>
      </w:r>
      <w:r w:rsidR="00037FB1">
        <w:rPr>
          <w:rFonts w:ascii="Calibri" w:hAnsi="Calibri"/>
        </w:rPr>
        <w:instrText xml:space="preserve"> ADDIN EN.CITE &lt;EndNote&gt;&lt;Cite&gt;&lt;Author&gt;Duchene&lt;/Author&gt;&lt;Year&gt;2005&lt;/Year&gt;&lt;RecNum&gt;3&lt;/RecNum&gt;&lt;DisplayText&gt;(Duchene and Schneider 2005)&lt;/DisplayText&gt;&lt;record&gt;&lt;rec-number&gt;3&lt;/rec-number&gt;&lt;foreign-keys&gt;&lt;key app="EN" db-id="vvp0wvdd55e557e5d9epztw9p9xpxaw0dpw0" timestamp="1489523590"&gt;3&lt;/key&gt;&lt;/foreign-keys&gt;&lt;ref-type name="Journal Article"&gt;17&lt;/ref-type&gt;&lt;contributors&gt;&lt;authors&gt;&lt;author&gt;Duchene, E.&lt;/author&gt;&lt;author&gt;Schneider, C.&lt;/author&gt;&lt;/authors&gt;&lt;/contributors&gt;&lt;titles&gt;&lt;title&gt;Grapevine and climatic changes: a glance at the situation in Alsace&lt;/title&gt;&lt;secondary-title&gt;Agronomy for Sustainable Development&lt;/secondary-title&gt;&lt;/titles&gt;&lt;periodical&gt;&lt;full-title&gt;Agronomy for Sustainable Development&lt;/full-title&gt;&lt;/periodical&gt;&lt;pages&gt;93-99&lt;/pages&gt;&lt;volume&gt;25&lt;/volume&gt;&lt;number&gt;1&lt;/number&gt;&lt;dates&gt;&lt;year&gt;2005&lt;/year&gt;&lt;pub-dates&gt;&lt;date&gt;Jan-Mar&lt;/date&gt;&lt;/pub-dates&gt;&lt;/dates&gt;&lt;accession-num&gt;WOS:000228292000009&lt;/accession-num&gt;&lt;urls&gt;&lt;related-urls&gt;&lt;url&gt;&amp;lt;Go to ISI&amp;gt;://WOS:000228292000009&lt;/url&gt;&lt;url&gt;http://www.agronomy-journal.org/articles/agro/abs/2005/01/a04002duc/a04002duc.html&lt;/url&gt;&lt;/related-urls&gt;&lt;/urls&gt;&lt;electronic-resource-num&gt;10.1051/agro:2004057&lt;/electronic-resource-num&gt;&lt;/record&gt;&lt;/Cite&gt;&lt;/EndNote&gt;</w:instrText>
      </w:r>
      <w:r w:rsidR="00037FB1">
        <w:rPr>
          <w:rFonts w:ascii="Calibri" w:hAnsi="Calibri"/>
        </w:rPr>
        <w:fldChar w:fldCharType="separate"/>
      </w:r>
      <w:r w:rsidR="00037FB1">
        <w:rPr>
          <w:rFonts w:ascii="Calibri" w:hAnsi="Calibri"/>
          <w:noProof/>
        </w:rPr>
        <w:t>(Duchene and Schneider 2005)</w:t>
      </w:r>
      <w:r w:rsidR="00037FB1">
        <w:rPr>
          <w:rFonts w:ascii="Calibri" w:hAnsi="Calibri"/>
        </w:rPr>
        <w:fldChar w:fldCharType="end"/>
      </w:r>
      <w:r w:rsidR="002165A1">
        <w:rPr>
          <w:rFonts w:ascii="Calibri" w:hAnsi="Calibri"/>
        </w:rPr>
        <w:t xml:space="preserve">.  </w:t>
      </w:r>
      <w:r>
        <w:rPr>
          <w:rFonts w:ascii="Calibri" w:hAnsi="Calibri"/>
        </w:rPr>
        <w:t xml:space="preserve">In winegrapes, phenological timing varies across varieties, and this </w:t>
      </w:r>
      <w:ins w:id="6" w:author="Inaki Garcia-De-Cortazar-Atauri" w:date="2019-11-05T09:27:00Z">
        <w:r w:rsidR="003F02C5">
          <w:rPr>
            <w:rFonts w:ascii="Calibri" w:hAnsi="Calibri"/>
          </w:rPr>
          <w:t xml:space="preserve">variability </w:t>
        </w:r>
      </w:ins>
      <w:r>
        <w:rPr>
          <w:rFonts w:ascii="Calibri" w:hAnsi="Calibri"/>
        </w:rPr>
        <w:t xml:space="preserve">could be used to better adapt to future climates.  Generally, timing of phenology can vary from three to six weeks across varieties </w:t>
      </w:r>
      <w:r w:rsidR="00037FB1">
        <w:rPr>
          <w:rFonts w:ascii="Calibri" w:hAnsi="Calibri"/>
        </w:rPr>
        <w:fldChar w:fldCharType="begin"/>
      </w:r>
      <w:r w:rsidR="00037FB1">
        <w:rPr>
          <w:rFonts w:ascii="Calibri" w:hAnsi="Calibri"/>
        </w:rPr>
        <w:instrText xml:space="preserve"> ADDIN EN.CITE &lt;EndNote&gt;&lt;Cite&gt;&lt;Author&gt;Wolkovich&lt;/Author&gt;&lt;Year&gt;2017&lt;/Year&gt;&lt;RecNum&gt;32&lt;/RecNum&gt;&lt;DisplayText&gt;(Boursiuot 1995, Wolkovich et al. 2017)&lt;/DisplayText&gt;&lt;record&gt;&lt;rec-number&gt;32&lt;/rec-number&gt;&lt;foreign-keys&gt;&lt;key app="EN" db-id="vvp0wvdd55e557e5d9epztw9p9xpxaw0dpw0" timestamp="1509558149"&gt;32&lt;/key&gt;&lt;/foreign-keys&gt;&lt;ref-type name="Generic"&gt;13&lt;/ref-type&gt;&lt;contributors&gt;&lt;authors&gt;&lt;author&gt;Wolkovich, E. M.&lt;/author&gt;&lt;author&gt;Burge, D. O.&lt;/author&gt;&lt;author&gt;Walker, M. A.&lt;/author&gt;&lt;author&gt;Nicholas, K. A.&lt;/author&gt;&lt;/authors&gt;&lt;/contributors&gt;&lt;titles&gt;&lt;title&gt;Phenological diversity provides opportunities for climate change adaptation in winegrapes&lt;/title&gt;&lt;/titles&gt;&lt;pages&gt;905-912&lt;/pages&gt;&lt;volume&gt;105&lt;/volume&gt;&lt;keywords&gt;&lt;keyword&gt;Common Garden&lt;/keyword&gt;&lt;keyword&gt;Crop&lt;/keyword&gt;&lt;keyword&gt;Genotype × Environment Interaction&lt;/keyword&gt;&lt;keyword&gt;Phenology&lt;/keyword&gt;&lt;keyword&gt;Temperature Response&lt;/keyword&gt;&lt;keyword&gt;Vitis Vinifera Subsp. Vinifera&lt;/keyword&gt;&lt;/keywords&gt;&lt;dates&gt;&lt;year&gt;2017&lt;/year&gt;&lt;/dates&gt;&lt;isbn&gt;0022-0477&lt;/isbn&gt;&lt;urls&gt;&lt;related-urls&gt;&lt;url&gt;http://onlinelibrary.wiley.com/store/10.1111/1365-2745.12786/asset/jec12786.pdf?v=1&amp;amp;t=j9hbydlx&amp;amp;s=0632563d3efa4f7d951c4bda069ae590fb12ccc7&lt;/url&gt;&lt;/related-urls&gt;&lt;/urls&gt;&lt;electronic-resource-num&gt;10.1111/1365-2745.12786&lt;/electronic-resource-num&gt;&lt;/record&gt;&lt;/Cite&gt;&lt;Cite&gt;&lt;Author&gt;Boursiuot&lt;/Author&gt;&lt;Year&gt;1995&lt;/Year&gt;&lt;RecNum&gt;62&lt;/RecNum&gt;&lt;record&gt;&lt;rec-number&gt;62&lt;/rec-number&gt;&lt;foreign-keys&gt;&lt;key app="EN" db-id="vvp0wvdd55e557e5d9epztw9p9xpxaw0dpw0" timestamp="1526169661"&gt;62&lt;/key&gt;&lt;/foreign-keys&gt;&lt;ref-type name="Journal Article"&gt;17&lt;/ref-type&gt;&lt;contributors&gt;&lt;authors&gt;&lt;author&gt;Boursiuot, J. M.; Dessup, Mireille; Rennes, C.&lt;/author&gt;&lt;/authors&gt;&lt;/contributors&gt;&lt;titles&gt;&lt;title&gt;Distribution des principaux caracteres phenologiques, agronomiques et technologiques chez&amp;#xD;Vitis vinifera L.&lt;/title&gt;&lt;secondary-title&gt;Vitis&lt;/secondary-title&gt;&lt;/titles&gt;&lt;periodical&gt;&lt;full-title&gt;Vitis&lt;/full-title&gt;&lt;/periodical&gt;&lt;pages&gt;31-35&lt;/pages&gt;&lt;volume&gt;34&lt;/volume&gt;&lt;number&gt;1&lt;/number&gt;&lt;dates&gt;&lt;year&gt;1995&lt;/year&gt;&lt;/dates&gt;&lt;urls&gt;&lt;/urls&gt;&lt;/record&gt;&lt;/Cite&gt;&lt;/EndNote&gt;</w:instrText>
      </w:r>
      <w:r w:rsidR="00037FB1">
        <w:rPr>
          <w:rFonts w:ascii="Calibri" w:hAnsi="Calibri"/>
        </w:rPr>
        <w:fldChar w:fldCharType="separate"/>
      </w:r>
      <w:r w:rsidR="00037FB1">
        <w:rPr>
          <w:rFonts w:ascii="Calibri" w:hAnsi="Calibri"/>
          <w:noProof/>
        </w:rPr>
        <w:t>(Boursiuot 1995, Wolkovich et al. 2017)</w:t>
      </w:r>
      <w:r w:rsidR="00037FB1">
        <w:rPr>
          <w:rFonts w:ascii="Calibri" w:hAnsi="Calibri"/>
        </w:rPr>
        <w:fldChar w:fldCharType="end"/>
      </w:r>
      <w:r>
        <w:rPr>
          <w:rFonts w:ascii="Calibri" w:hAnsi="Calibri"/>
        </w:rPr>
        <w:t>.  However, most varieties have very little phenological data from which to infer where they could best be grown</w:t>
      </w:r>
      <w:r w:rsidR="00A02F83">
        <w:rPr>
          <w:rFonts w:ascii="Calibri" w:hAnsi="Calibri"/>
        </w:rPr>
        <w:t>,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 </w:instrTex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DATA </w:instrText>
      </w:r>
      <w:r w:rsidR="00E70572">
        <w:rPr>
          <w:rFonts w:ascii="Calibri" w:hAnsi="Calibri"/>
        </w:rPr>
      </w:r>
      <w:r w:rsidR="00E70572">
        <w:rPr>
          <w:rFonts w:ascii="Calibri" w:hAnsi="Calibri"/>
        </w:rPr>
        <w:fldChar w:fldCharType="end"/>
      </w:r>
      <w:r w:rsidR="00E70572">
        <w:rPr>
          <w:rFonts w:ascii="Calibri" w:hAnsi="Calibri"/>
        </w:rPr>
        <w:fldChar w:fldCharType="separate"/>
      </w:r>
      <w:r w:rsidR="00E70572">
        <w:rPr>
          <w:rFonts w:ascii="Calibri" w:hAnsi="Calibri"/>
          <w:noProof/>
        </w:rPr>
        <w:t>(Parker et al. 2011, Parker et al. 2013)</w:t>
      </w:r>
      <w:r w:rsidR="00E70572">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037FB1">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 </w:instrText>
      </w:r>
      <w:r w:rsidR="00E70572">
        <w:rPr>
          <w:rFonts w:ascii="Calibri" w:hAnsi="Calibri"/>
        </w:rPr>
        <w:fldChar w:fldCharType="begin">
          <w:fldData xml:space="preserve">PEVuZE5vdGU+PENpdGU+PEF1dGhvcj5QYXJrZXI8L0F1dGhvcj48WWVhcj4yMDEzPC9ZZWFyPjxS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</w:fldData>
        </w:fldChar>
      </w:r>
      <w:r w:rsidR="00E70572">
        <w:rPr>
          <w:rFonts w:ascii="Calibri" w:hAnsi="Calibri"/>
        </w:rPr>
        <w:instrText xml:space="preserve"> ADDIN EN.CITE.DATA </w:instrText>
      </w:r>
      <w:r w:rsidR="00E70572">
        <w:rPr>
          <w:rFonts w:ascii="Calibri" w:hAnsi="Calibri"/>
        </w:rPr>
      </w:r>
      <w:r w:rsidR="00E70572">
        <w:rPr>
          <w:rFonts w:ascii="Calibri" w:hAnsi="Calibri"/>
        </w:rPr>
        <w:fldChar w:fldCharType="end"/>
      </w:r>
      <w:r w:rsidR="00037FB1">
        <w:rPr>
          <w:rFonts w:ascii="Calibri" w:hAnsi="Calibri"/>
        </w:rPr>
        <w:fldChar w:fldCharType="separate"/>
      </w:r>
      <w:r w:rsidR="00037FB1">
        <w:rPr>
          <w:rFonts w:ascii="Calibri" w:hAnsi="Calibri"/>
          <w:noProof/>
        </w:rPr>
        <w:t>(Parker et al. 2011, Parker et al. 2013)</w:t>
      </w:r>
      <w:r w:rsidR="00037FB1">
        <w:rPr>
          <w:rFonts w:ascii="Calibri" w:hAnsi="Calibri"/>
        </w:rPr>
        <w:fldChar w:fldCharType="end"/>
      </w:r>
      <w:commentRangeStart w:id="7"/>
      <w:commentRangeEnd w:id="7"/>
      <w:r>
        <w:rPr>
          <w:rFonts w:ascii="Calibri" w:hAnsi="Calibri"/>
        </w:rPr>
        <w:t xml:space="preserve">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3E687AEC" w:rsidR="007A2D34" w:rsidRDefault="007A2D34" w:rsidP="00696D94">
      <w:pPr>
        <w:rPr>
          <w:rFonts w:ascii="Calibri" w:hAnsi="Calibri"/>
        </w:rPr>
      </w:pPr>
      <w:r>
        <w:rPr>
          <w:rFonts w:ascii="Calibri" w:hAnsi="Calibri"/>
        </w:rPr>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w:t>
      </w:r>
      <w:r>
        <w:rPr>
          <w:rFonts w:ascii="Calibri" w:hAnsi="Calibri"/>
        </w:rPr>
        <w:lastRenderedPageBreak/>
        <w:t>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 xml:space="preserve">matches field-based phenology. To date, much research has focused on a limited number of </w:t>
      </w:r>
      <w:commentRangeStart w:id="8"/>
      <w:r>
        <w:rPr>
          <w:rFonts w:ascii="Calibri" w:hAnsi="Calibri"/>
        </w:rPr>
        <w:t>varieties</w:t>
      </w:r>
      <w:commentRangeEnd w:id="8"/>
      <w:r>
        <w:rPr>
          <w:rStyle w:val="CommentReference"/>
        </w:rPr>
        <w:commentReference w:id="8"/>
      </w:r>
      <w:r>
        <w:rPr>
          <w:rFonts w:ascii="Calibri" w:hAnsi="Calibri"/>
        </w:rPr>
        <w:t xml:space="preserve"> (), making it difficult to know how much results for one variety extrapolat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particular phenological stages. </w:t>
      </w:r>
    </w:p>
    <w:p w14:paraId="61F49324" w14:textId="77777777" w:rsidR="007A2D34" w:rsidRDefault="007A2D34" w:rsidP="00696D94">
      <w:pPr>
        <w:rPr>
          <w:rFonts w:ascii="Calibri" w:hAnsi="Calibri"/>
        </w:rPr>
      </w:pPr>
    </w:p>
    <w:p w14:paraId="14CA0210" w14:textId="1AE7DACA" w:rsidR="00696D94" w:rsidRDefault="00536768" w:rsidP="00696D94">
      <w:pPr>
        <w:rPr>
          <w:rFonts w:ascii="Calibri" w:hAnsi="Calibri"/>
        </w:rPr>
      </w:pPr>
      <w:ins w:id="9" w:author="Parker, Amber" w:date="2019-10-31T11:28:00Z">
        <w:r>
          <w:rPr>
            <w:rFonts w:ascii="Calibri" w:hAnsi="Calibri"/>
          </w:rPr>
          <w:t>U</w:t>
        </w:r>
      </w:ins>
      <w:r w:rsidR="00696D94">
        <w:rPr>
          <w:rFonts w:ascii="Calibri" w:hAnsi="Calibri"/>
        </w:rPr>
        <w:t>nderstanding how climate change will affect winegrape flowering</w:t>
      </w:r>
      <w:r w:rsidR="00767982">
        <w:rPr>
          <w:rFonts w:ascii="Calibri" w:hAnsi="Calibri"/>
        </w:rPr>
        <w:t xml:space="preserve"> may be a particularly</w:t>
      </w:r>
      <w:r w:rsidR="00696D94">
        <w:rPr>
          <w:rFonts w:ascii="Calibri" w:hAnsi="Calibri"/>
        </w:rPr>
        <w:t xml:space="preserve"> important aspect of the overall effect on phenology and </w:t>
      </w:r>
      <w:ins w:id="10" w:author="Parker, Amber" w:date="2019-10-31T11:28:00Z">
        <w:r>
          <w:rPr>
            <w:rFonts w:ascii="Calibri" w:hAnsi="Calibri"/>
          </w:rPr>
          <w:t xml:space="preserve">the impact of temperature on the </w:t>
        </w:r>
      </w:ins>
      <w:ins w:id="11" w:author="Parker, Amber" w:date="2019-10-31T11:29:00Z">
        <w:r>
          <w:rPr>
            <w:rFonts w:ascii="Calibri" w:hAnsi="Calibri"/>
          </w:rPr>
          <w:t>flowering</w:t>
        </w:r>
      </w:ins>
      <w:ins w:id="12" w:author="Parker, Amber" w:date="2019-10-31T11:28:00Z">
        <w:r>
          <w:rPr>
            <w:rFonts w:ascii="Calibri" w:hAnsi="Calibri"/>
          </w:rPr>
          <w:t xml:space="preserve"> </w:t>
        </w:r>
      </w:ins>
      <w:ins w:id="13" w:author="Parker, Amber" w:date="2019-10-31T11:29:00Z">
        <w:r>
          <w:rPr>
            <w:rFonts w:ascii="Calibri" w:hAnsi="Calibri"/>
          </w:rPr>
          <w:t xml:space="preserve">process will ultimately </w:t>
        </w:r>
      </w:ins>
      <w:r w:rsidR="00EB778D">
        <w:rPr>
          <w:rFonts w:ascii="Calibri" w:hAnsi="Calibri"/>
        </w:rPr>
        <w:t>influence harvest</w:t>
      </w:r>
      <w:r w:rsidR="00696D94">
        <w:rPr>
          <w:rFonts w:ascii="Calibri" w:hAnsi="Calibri"/>
        </w:rPr>
        <w:t xml:space="preserve"> yields</w:t>
      </w:r>
      <w:ins w:id="14" w:author="Parker, Amber" w:date="2019-10-31T11:29:00Z">
        <w:r>
          <w:rPr>
            <w:rFonts w:ascii="Calibri" w:hAnsi="Calibri"/>
          </w:rPr>
          <w:t xml:space="preserve"> (</w:t>
        </w:r>
        <w:proofErr w:type="spellStart"/>
        <w:r>
          <w:rPr>
            <w:rFonts w:ascii="Calibri" w:hAnsi="Calibri"/>
          </w:rPr>
          <w:t>Trought</w:t>
        </w:r>
        <w:proofErr w:type="spellEnd"/>
        <w:r>
          <w:rPr>
            <w:rFonts w:ascii="Calibri" w:hAnsi="Calibri"/>
          </w:rPr>
          <w:t xml:space="preserve"> 2005 + other refs)</w:t>
        </w:r>
      </w:ins>
      <w:r w:rsidR="00696D94">
        <w:rPr>
          <w:rFonts w:ascii="Calibri" w:hAnsi="Calibri"/>
        </w:rPr>
        <w:t xml:space="preserve">.  </w:t>
      </w:r>
      <w:commentRangeStart w:id="15"/>
      <w:r w:rsidR="00696D94">
        <w:rPr>
          <w:rFonts w:ascii="Calibri" w:hAnsi="Calibri"/>
        </w:rPr>
        <w:t xml:space="preserve">Petrie and </w:t>
      </w:r>
      <w:proofErr w:type="spellStart"/>
      <w:r w:rsidR="00696D94">
        <w:rPr>
          <w:rFonts w:ascii="Calibri" w:hAnsi="Calibri"/>
        </w:rPr>
        <w:t>Clingeleffer</w:t>
      </w:r>
      <w:proofErr w:type="spellEnd"/>
      <w:r w:rsidR="00696D94">
        <w:rPr>
          <w:rFonts w:ascii="Calibri" w:hAnsi="Calibri"/>
        </w:rPr>
        <w:t xml:space="preserve"> (2004) found that Chardonnay buds exposed to elevated temperatures just before or just after budburst produced 24.2-32.6</w:t>
      </w:r>
      <w:r w:rsidR="007C76DD">
        <w:rPr>
          <w:rFonts w:ascii="Calibri" w:hAnsi="Calibri"/>
        </w:rPr>
        <w:t>%</w:t>
      </w:r>
      <w:r w:rsidR="00696D94">
        <w:rPr>
          <w:rFonts w:ascii="Calibri" w:hAnsi="Calibri"/>
        </w:rPr>
        <w:t xml:space="preserve"> </w:t>
      </w:r>
      <w:r w:rsidR="007C76DD">
        <w:rPr>
          <w:rFonts w:ascii="Calibri" w:hAnsi="Calibri"/>
        </w:rPr>
        <w:t xml:space="preserve">fewer </w:t>
      </w:r>
      <w:r w:rsidR="00696D94">
        <w:rPr>
          <w:rFonts w:ascii="Calibri" w:hAnsi="Calibri"/>
        </w:rPr>
        <w:t xml:space="preserve">flowers per °C warming.  Other research has found that Semillon winegrapes exposed to four days of elevated temperatures (40 °C during the day and 25 °C at night) during flowering aborted all flowers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aYWthPC9BdXRob3I+PFllYXI+MjAxNzwvWWVhcj48UmVj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fldChar w:fldCharType="separate"/>
      </w:r>
      <w:r w:rsidR="00037FB1">
        <w:rPr>
          <w:rFonts w:ascii="Calibri" w:hAnsi="Calibri"/>
          <w:noProof/>
        </w:rPr>
        <w:t>(Zaka et al. 2016, Zaka et al. 2017)</w:t>
      </w:r>
      <w:r w:rsidR="00037FB1">
        <w:rPr>
          <w:rFonts w:ascii="Calibri" w:hAnsi="Calibri"/>
        </w:rPr>
        <w:fldChar w:fldCharType="end"/>
      </w:r>
      <w:ins w:id="16" w:author="Inaki Garcia-De-Cortazar-Atauri" w:date="2019-11-05T09:34:00Z">
        <w:r w:rsidR="00B03066">
          <w:rPr>
            <w:rFonts w:ascii="Calibri" w:hAnsi="Calibri"/>
          </w:rPr>
          <w:t xml:space="preserve">. In this context, </w:t>
        </w:r>
      </w:ins>
      <w:r w:rsidR="00154271">
        <w:rPr>
          <w:rFonts w:ascii="Calibri" w:hAnsi="Calibri"/>
        </w:rPr>
        <w:t>we would expect that</w:t>
      </w:r>
      <w:r w:rsidR="00696D94">
        <w:rPr>
          <w:rFonts w:ascii="Calibri" w:hAnsi="Calibri"/>
        </w:rPr>
        <w:t xml:space="preserve"> </w:t>
      </w:r>
      <w:ins w:id="17" w:author="Inaki Garcia-De-Cortazar-Atauri" w:date="2019-11-05T09:34:00Z">
        <w:r w:rsidR="00B03066">
          <w:rPr>
            <w:rFonts w:ascii="Calibri" w:hAnsi="Calibri"/>
          </w:rPr>
          <w:t xml:space="preserve">grapevine </w:t>
        </w:r>
      </w:ins>
      <w:r w:rsidR="00696D94">
        <w:rPr>
          <w:rFonts w:ascii="Calibri" w:hAnsi="Calibri"/>
        </w:rPr>
        <w:t xml:space="preserve">flowering </w:t>
      </w:r>
      <w:r w:rsidR="003C18DC">
        <w:rPr>
          <w:rFonts w:ascii="Calibri" w:hAnsi="Calibri"/>
        </w:rPr>
        <w:t xml:space="preserve">development may similarly slow down at higher temperatures. </w:t>
      </w:r>
    </w:p>
    <w:commentRangeEnd w:id="15"/>
    <w:p w14:paraId="3074925F" w14:textId="32438873" w:rsidR="00A57D56" w:rsidRDefault="00536768" w:rsidP="00696D94">
      <w:pPr>
        <w:rPr>
          <w:rFonts w:ascii="Calibri" w:hAnsi="Calibri"/>
        </w:rPr>
      </w:pPr>
      <w:r>
        <w:rPr>
          <w:rStyle w:val="CommentReference"/>
        </w:rPr>
        <w:commentReference w:id="15"/>
      </w:r>
    </w:p>
    <w:p w14:paraId="1385086E" w14:textId="63F151C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 (1) We tested whether phenology (budburst and leafout) in lab conditions correlated with field phenology for</w:t>
      </w:r>
      <w:r>
        <w:rPr>
          <w:rFonts w:ascii="Calibri" w:hAnsi="Calibri"/>
        </w:rPr>
        <w:t xml:space="preserve"> 50 varieties in the </w:t>
      </w:r>
      <w:r w:rsidR="00767982">
        <w:rPr>
          <w:rFonts w:ascii="Calibri" w:hAnsi="Calibri"/>
        </w:rPr>
        <w:t xml:space="preserve">lab. (2) We then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6490EA22" w:rsidR="00E40269" w:rsidRPr="0087588B" w:rsidRDefault="00083FAD" w:rsidP="006C121E">
      <w:pPr>
        <w:rPr>
          <w:rFonts w:eastAsia="Times New Roman"/>
        </w:rPr>
      </w:pPr>
      <w:r>
        <w:rPr>
          <w:rFonts w:ascii="Calibri" w:hAnsi="Calibri"/>
        </w:rPr>
        <w:t>Observations of field-grown winegrapes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037FB1">
        <w:rPr>
          <w:rFonts w:ascii="Calibri" w:hAnsi="Calibri"/>
        </w:rPr>
        <w:fldChar w:fldCharType="begin"/>
      </w:r>
      <w:r w:rsidR="00037FB1">
        <w:rPr>
          <w:rFonts w:ascii="Calibri" w:hAnsi="Calibri"/>
        </w:rPr>
        <w:instrText xml:space="preserve"> ADDIN EN.CITE &lt;EndNote&gt;&lt;Cite&gt;&lt;Author&gt;Coombe&lt;/Author&gt;&lt;Year&gt;1995&lt;/Year&gt;&lt;RecNum&gt;37&lt;/RecNum&gt;&lt;DisplayText&gt;(Coombe 1995b)&lt;/DisplayText&gt;&lt;record&gt;&lt;rec-number&gt;37&lt;/rec-number&gt;&lt;foreign-keys&gt;&lt;key app="EN" db-id="vvp0wvdd55e557e5d9epztw9p9xpxaw0dpw0" timestamp="1512090627"&gt;37&lt;/key&gt;&lt;/foreign-keys&gt;&lt;ref-type name="Journal Article"&gt;17&lt;/ref-type&gt;&lt;contributors&gt;&lt;authors&gt;&lt;author&gt;Coombe, B. G.&lt;/author&gt;&lt;/authors&gt;&lt;/contributors&gt;&lt;titles&gt;&lt;title&gt;Growth Stages of the Grapevine: Adoption of a system for identifying grapevine growth stages&lt;/title&gt;&lt;secondary-title&gt;Australian Journal of Grape and Wine Research&lt;/secondary-title&gt;&lt;/titles&gt;&lt;periodical&gt;&lt;full-title&gt;Australian Journal of Grape and Wine Research&lt;/full-title&gt;&lt;/periodical&gt;&lt;pages&gt;104-110&lt;/pages&gt;&lt;volume&gt;1&lt;/volume&gt;&lt;number&gt;2&lt;/number&gt;&lt;keywords&gt;&lt;keyword&gt;Grapevine&lt;/keyword&gt;&lt;keyword&gt;growth stages&lt;/keyword&gt;&lt;keyword&gt;phenology&lt;/keyword&gt;&lt;/keywords&gt;&lt;dates&gt;&lt;year&gt;1995&lt;/year&gt;&lt;/dates&gt;&lt;publisher&gt;Blackwell Publishing Ltd&lt;/publisher&gt;&lt;isbn&gt;1755-0238&lt;/isbn&gt;&lt;urls&gt;&lt;related-urls&gt;&lt;url&gt;http://dx.doi.org/10.1111/j.1755-0238.1995.tb00086.x&lt;/url&gt;&lt;/related-urls&gt;&lt;/urls&gt;&lt;electronic-resource-num&gt;10.1111/j.1755-0238.1995.tb00086.x&lt;/electronic-resource-num&gt;&lt;/record&gt;&lt;/Cite&gt;&lt;/EndNote&gt;</w:instrText>
      </w:r>
      <w:r w:rsidR="00037FB1">
        <w:rPr>
          <w:rFonts w:ascii="Calibri" w:hAnsi="Calibri"/>
        </w:rPr>
        <w:fldChar w:fldCharType="separate"/>
      </w:r>
      <w:r w:rsidR="00037FB1">
        <w:rPr>
          <w:rFonts w:ascii="Calibri" w:hAnsi="Calibri"/>
          <w:noProof/>
        </w:rPr>
        <w:t>(Coombe 1995b)</w:t>
      </w:r>
      <w:r w:rsidR="00037FB1">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11"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6FA8F3D1"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w:t>
      </w:r>
      <w:commentRangeStart w:id="18"/>
      <w:r w:rsidR="00B07284">
        <w:t xml:space="preserve">26 cm diameter pots </w:t>
      </w:r>
      <w:r>
        <w:t xml:space="preserve">in January 2016. </w:t>
      </w:r>
      <w:ins w:id="19" w:author="Andrew Walker" w:date="2019-11-11T10:25:00Z">
        <w:r w:rsidR="000D33A7">
          <w:t xml:space="preserve">I </w:t>
        </w:r>
      </w:ins>
      <w:ins w:id="20" w:author="Andrew Walker" w:date="2019-11-11T10:26:00Z">
        <w:r w:rsidR="000D33A7">
          <w:t>agree L better</w:t>
        </w:r>
      </w:ins>
      <w:r>
        <w:t xml:space="preserve"> </w:t>
      </w:r>
      <w:commentRangeEnd w:id="18"/>
      <w:r w:rsidR="001A0535">
        <w:rPr>
          <w:rStyle w:val="CommentReference"/>
        </w:rPr>
        <w:commentReference w:id="18"/>
      </w:r>
      <w:r>
        <w:t xml:space="preserve">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117D1FAE" w:rsidR="006C121E" w:rsidRDefault="0083421C" w:rsidP="006C121E">
      <w:pPr>
        <w:rPr>
          <w:rFonts w:ascii="Calibri" w:hAnsi="Calibri"/>
        </w:rPr>
      </w:pPr>
      <w:commentRangeStart w:id="21"/>
      <w:r>
        <w:lastRenderedPageBreak/>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4D94A9A"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037FB1">
        <w:fldChar w:fldCharType="begin"/>
      </w:r>
      <w:r w:rsidR="00037FB1">
        <w:instrText xml:space="preserve"> ADDIN EN.CITE &lt;EndNote&gt;&lt;Cite&gt;&lt;Author&gt;Coombe&lt;/Author&gt;&lt;Year&gt;1995&lt;/Year&gt;&lt;RecNum&gt;64&lt;/RecNum&gt;&lt;DisplayText&gt;(Coombe 1995a)&lt;/DisplayText&gt;&lt;record&gt;&lt;rec-number&gt;64&lt;/rec-number&gt;&lt;foreign-keys&gt;&lt;key app="EN" db-id="vvp0wvdd55e557e5d9epztw9p9xpxaw0dpw0" timestamp="1539869147"&gt;64&lt;/key&gt;&lt;/foreign-keys&gt;&lt;ref-type name="Journal Article"&gt;17&lt;/ref-type&gt;&lt;contributors&gt;&lt;authors&gt;&lt;author&gt;B. G. Coombe&lt;/author&gt;&lt;/authors&gt;&lt;/contributors&gt;&lt;titles&gt;&lt;title&gt;Adoption of a system for identifying grapevine growth stages&lt;/title&gt;&lt;secondary-title&gt;Australian Journal of Grape and Wine Research&lt;/secondary-title&gt;&lt;/titles&gt;&lt;periodical&gt;&lt;full-title&gt;Australian Journal of Grape and Wine Research&lt;/full-title&gt;&lt;/periodical&gt;&lt;pages&gt;100-110&lt;/pages&gt;&lt;dates&gt;&lt;year&gt;1995&lt;/year&gt;&lt;/dates&gt;&lt;urls&gt;&lt;/urls&gt;&lt;/record&gt;&lt;/Cite&gt;&lt;/EndNote&gt;</w:instrText>
      </w:r>
      <w:r w:rsidR="00037FB1">
        <w:fldChar w:fldCharType="separate"/>
      </w:r>
      <w:r w:rsidR="00037FB1">
        <w:rPr>
          <w:noProof/>
        </w:rPr>
        <w:t>(Coombe 1995a)</w:t>
      </w:r>
      <w:r w:rsidR="00037FB1">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commentRangeEnd w:id="21"/>
      <w:r w:rsidR="001A0535">
        <w:rPr>
          <w:rStyle w:val="CommentReference"/>
        </w:rPr>
        <w:commentReference w:id="21"/>
      </w:r>
    </w:p>
    <w:p w14:paraId="49713BBD" w14:textId="77777777" w:rsidR="00EA0E17" w:rsidRDefault="00EA0E17">
      <w:pPr>
        <w:rPr>
          <w:rFonts w:ascii="Calibri" w:hAnsi="Calibri"/>
        </w:rPr>
      </w:pPr>
    </w:p>
    <w:p w14:paraId="327B461B" w14:textId="2A98F8FC" w:rsidR="00EC1BE1" w:rsidRDefault="001E0C39">
      <w:pPr>
        <w:rPr>
          <w:rFonts w:ascii="Calibri" w:hAnsi="Calibri"/>
        </w:rPr>
      </w:pPr>
      <w:r>
        <w:rPr>
          <w:rFonts w:ascii="Calibri" w:hAnsi="Calibri"/>
        </w:rPr>
        <w:t>Observations on the percent</w:t>
      </w:r>
      <w:r w:rsidR="00D820C1">
        <w:rPr>
          <w:rFonts w:ascii="Calibri" w:hAnsi="Calibri"/>
        </w:rPr>
        <w:t xml:space="preserve"> </w:t>
      </w:r>
      <w:r w:rsidR="00C12650">
        <w:rPr>
          <w:rFonts w:ascii="Calibri" w:hAnsi="Calibri"/>
        </w:rPr>
        <w:t xml:space="preserve">of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w:t>
      </w:r>
      <w:commentRangeStart w:id="22"/>
      <w:r w:rsidR="005F46A8">
        <w:rPr>
          <w:rFonts w:ascii="Calibri" w:hAnsi="Calibri"/>
        </w:rPr>
        <w:t xml:space="preserve">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commentRangeEnd w:id="22"/>
      <w:r w:rsidR="001A0535">
        <w:rPr>
          <w:rStyle w:val="CommentReference"/>
        </w:rPr>
        <w:commentReference w:id="22"/>
      </w:r>
      <w:r w:rsidR="00EB778D">
        <w:rPr>
          <w:rFonts w:ascii="Calibri" w:hAnsi="Calibri"/>
        </w:rPr>
        <w:t xml:space="preserve">  Once no more plants were developing inflorescences and all plants in the chambers had finished flowering, we stopped observations.</w:t>
      </w:r>
    </w:p>
    <w:p w14:paraId="473CE499" w14:textId="77777777" w:rsidR="005F46A8" w:rsidRDefault="005F46A8">
      <w:pPr>
        <w:rPr>
          <w:rFonts w:ascii="Calibri" w:hAnsi="Calibri"/>
        </w:rPr>
      </w:pPr>
    </w:p>
    <w:p w14:paraId="05085B89" w14:textId="421B2983"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commentRangeStart w:id="23"/>
      <w:r w:rsidRPr="00EE2C95">
        <w:rPr>
          <w:rFonts w:ascii="Calibri" w:hAnsi="Calibri"/>
          <w:b/>
        </w:rPr>
        <w:t>Results</w:t>
      </w:r>
      <w:commentRangeEnd w:id="23"/>
      <w:r w:rsidR="00521383">
        <w:rPr>
          <w:rStyle w:val="CommentReference"/>
        </w:rPr>
        <w:commentReference w:id="23"/>
      </w:r>
    </w:p>
    <w:p w14:paraId="70956249" w14:textId="77777777" w:rsidR="0083421C" w:rsidRDefault="0083421C">
      <w:pPr>
        <w:rPr>
          <w:rFonts w:ascii="Calibri" w:hAnsi="Calibri"/>
        </w:rPr>
      </w:pPr>
    </w:p>
    <w:p w14:paraId="354AA2DD" w14:textId="0C45F533"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leafout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lastRenderedPageBreak/>
        <w:t>F(</w:t>
      </w:r>
      <w:proofErr w:type="gramEnd"/>
      <w:r w:rsidR="006B219F">
        <w:rPr>
          <w:rFonts w:ascii="Calibri" w:hAnsi="Calibri"/>
        </w:rPr>
        <w:t xml:space="preserve">1,47)=14.55, p&lt;0.001; leafout: F(1,47)=18.51, p&lt;0.001).  </w:t>
      </w:r>
      <w:commentRangeStart w:id="24"/>
      <w:r w:rsidR="006B219F">
        <w:rPr>
          <w:rFonts w:ascii="Calibri" w:hAnsi="Calibri"/>
        </w:rPr>
        <w:t>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 </w:t>
      </w:r>
      <w:commentRangeEnd w:id="24"/>
      <w:r w:rsidR="003A4221">
        <w:rPr>
          <w:rStyle w:val="CommentReference"/>
        </w:rPr>
        <w:commentReference w:id="24"/>
      </w:r>
      <w:r w:rsidR="00DB5F46">
        <w:rPr>
          <w:rFonts w:ascii="Calibri" w:hAnsi="Calibri"/>
        </w:rPr>
        <w:t xml:space="preserve">Unfortunately, because varieties were pre-selected for the experiment, before the high variation in flowering was noted,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Table 1)</w:t>
      </w:r>
      <w:r w:rsidR="00910E9F">
        <w:rPr>
          <w:rFonts w:ascii="Calibri" w:hAnsi="Calibri"/>
        </w:rPr>
        <w:t xml:space="preserve">. </w:t>
      </w:r>
      <w:r w:rsidR="006B219F">
        <w:rPr>
          <w:rFonts w:ascii="Calibri" w:hAnsi="Calibri"/>
        </w:rPr>
        <w:t xml:space="preserve"> Pla</w:t>
      </w:r>
      <w:r w:rsidR="000746A9">
        <w:rPr>
          <w:rFonts w:ascii="Calibri" w:hAnsi="Calibri"/>
        </w:rPr>
        <w:t xml:space="preserve">nts that had thicker </w:t>
      </w:r>
      <w:commentRangeStart w:id="25"/>
      <w:r w:rsidR="000746A9">
        <w:rPr>
          <w:rFonts w:ascii="Calibri" w:hAnsi="Calibri"/>
        </w:rPr>
        <w:t>spurs</w:t>
      </w:r>
      <w:commentRangeEnd w:id="25"/>
      <w:r w:rsidR="000D33A7">
        <w:rPr>
          <w:rStyle w:val="CommentReference"/>
        </w:rPr>
        <w:commentReference w:id="25"/>
      </w:r>
      <w:r w:rsidR="000746A9">
        <w:rPr>
          <w:rFonts w:ascii="Calibri" w:hAnsi="Calibri"/>
        </w:rPr>
        <w:t xml:space="preserve"> were more </w:t>
      </w:r>
      <w:r w:rsidR="009E74AE">
        <w:rPr>
          <w:rFonts w:ascii="Calibri" w:hAnsi="Calibri"/>
        </w:rPr>
        <w:t>likely to develop inflorescence</w:t>
      </w:r>
      <w:r w:rsidR="00132441">
        <w:rPr>
          <w:rFonts w:ascii="Calibri" w:hAnsi="Calibri"/>
        </w:rPr>
        <w:t xml:space="preserve"> </w:t>
      </w:r>
      <w:r w:rsidR="0087162B">
        <w:rPr>
          <w:rFonts w:ascii="Calibri" w:hAnsi="Calibri"/>
        </w:rPr>
        <w:t>(</w:t>
      </w:r>
      <w:proofErr w:type="gramStart"/>
      <w:r w:rsidR="0087162B">
        <w:rPr>
          <w:rFonts w:ascii="Calibri" w:hAnsi="Calibri"/>
        </w:rPr>
        <w:t>Z(</w:t>
      </w:r>
      <w:proofErr w:type="gramEnd"/>
      <w:r w:rsidR="0087162B">
        <w:rPr>
          <w:rFonts w:ascii="Calibri" w:hAnsi="Calibri"/>
        </w:rPr>
        <w:t>340)=2.21, p=0.03)</w:t>
      </w:r>
      <w:r w:rsidR="006F561A">
        <w:rPr>
          <w:rFonts w:ascii="Calibri" w:hAnsi="Calibri"/>
        </w:rPr>
        <w:t>, and more likely to reach 50% flowering</w:t>
      </w:r>
      <w:r w:rsidR="0087162B">
        <w:rPr>
          <w:rFonts w:ascii="Calibri" w:hAnsi="Calibri"/>
        </w:rPr>
        <w:t xml:space="preserve"> (Figure 2, Z(340)=2.85, p=0.004)</w:t>
      </w:r>
      <w:r w:rsidR="009E74AE">
        <w:rPr>
          <w:rFonts w:ascii="Calibri" w:hAnsi="Calibri"/>
        </w:rPr>
        <w:t xml:space="preserve">.  </w:t>
      </w:r>
    </w:p>
    <w:p w14:paraId="60FBECA6" w14:textId="77777777" w:rsidR="00014FD2" w:rsidRDefault="00014FD2" w:rsidP="006B219F">
      <w:pPr>
        <w:rPr>
          <w:rFonts w:ascii="Calibri" w:hAnsi="Calibri"/>
        </w:rPr>
      </w:pPr>
    </w:p>
    <w:p w14:paraId="52889695" w14:textId="04F33A2A" w:rsidR="00C41495" w:rsidRDefault="001F2088">
      <w:pPr>
        <w:rPr>
          <w:rFonts w:ascii="Calibri" w:hAnsi="Calibri"/>
        </w:rPr>
      </w:pPr>
      <w:r w:rsidRPr="00C12650">
        <w:rPr>
          <w:rFonts w:ascii="Calibri" w:hAnsi="Calibri"/>
        </w:rPr>
        <w:t xml:space="preserve">While we originally pre-selected </w:t>
      </w:r>
      <w:r w:rsidR="00DF6D2E" w:rsidRPr="00C12650">
        <w:rPr>
          <w:rFonts w:ascii="Calibri" w:hAnsi="Calibri"/>
        </w:rPr>
        <w:t>26</w:t>
      </w:r>
      <w:r w:rsidRPr="00C12650">
        <w:rPr>
          <w:rFonts w:ascii="Calibri" w:hAnsi="Calibri"/>
        </w:rPr>
        <w:t xml:space="preserve"> varieties for the flowering experiment, only </w:t>
      </w:r>
      <w:r w:rsidR="00E933BE" w:rsidRPr="00C12650">
        <w:rPr>
          <w:rFonts w:ascii="Calibri" w:hAnsi="Calibri"/>
        </w:rPr>
        <w:t>9</w:t>
      </w:r>
      <w:r w:rsidR="00DF6D2E" w:rsidRPr="00C12650">
        <w:rPr>
          <w:rFonts w:ascii="Calibri" w:hAnsi="Calibri"/>
        </w:rPr>
        <w:t xml:space="preserve"> varieties </w:t>
      </w:r>
      <w:r w:rsidRPr="00C12650">
        <w:rPr>
          <w:rFonts w:ascii="Calibri" w:hAnsi="Calibri"/>
        </w:rPr>
        <w:t>produced inflorescences and thus could be included in the experiment</w:t>
      </w:r>
      <w:r w:rsidR="007A34B1" w:rsidRPr="00C12650">
        <w:rPr>
          <w:rFonts w:ascii="Calibri" w:hAnsi="Calibri"/>
        </w:rPr>
        <w:t>. Given the low number of plants for the flowering experiment, m</w:t>
      </w:r>
      <w:r w:rsidRPr="00C12650">
        <w:rPr>
          <w:rFonts w:ascii="Calibri" w:hAnsi="Calibri"/>
        </w:rPr>
        <w:t xml:space="preserve">ost varieties </w:t>
      </w:r>
      <w:r w:rsidR="007A34B1" w:rsidRPr="00C12650">
        <w:rPr>
          <w:rFonts w:ascii="Calibri" w:hAnsi="Calibri"/>
        </w:rPr>
        <w:t xml:space="preserve">could be placed in only </w:t>
      </w:r>
      <w:r w:rsidR="00DF6D2E" w:rsidRPr="00C12650">
        <w:rPr>
          <w:rFonts w:ascii="Calibri" w:hAnsi="Calibri"/>
        </w:rPr>
        <w:t xml:space="preserve">one or two </w:t>
      </w:r>
      <w:r w:rsidR="007A34B1" w:rsidRPr="00C12650">
        <w:rPr>
          <w:rFonts w:ascii="Calibri" w:hAnsi="Calibri"/>
        </w:rPr>
        <w:t>temperature treatment levels (with very low or no replication per variety</w:t>
      </w:r>
      <w:r w:rsidR="00DF6D2E" w:rsidRPr="00C12650">
        <w:rPr>
          <w:rFonts w:ascii="Calibri" w:hAnsi="Calibri"/>
        </w:rPr>
        <w:t xml:space="preserve">) </w:t>
      </w:r>
      <w:r w:rsidR="007A34B1" w:rsidRPr="00C12650">
        <w:rPr>
          <w:rFonts w:ascii="Calibri" w:hAnsi="Calibri"/>
        </w:rPr>
        <w:t>preventing us from examining temperature effects across varieties.</w:t>
      </w:r>
      <w:r w:rsidR="007A34B1">
        <w:rPr>
          <w:rFonts w:ascii="Calibri" w:hAnsi="Calibri"/>
        </w:rPr>
        <w:t xml:space="preserve">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ins w:id="26" w:author="Parker, Amber" w:date="2019-10-31T11:48:00Z">
        <w:r w:rsidR="003A4221">
          <w:rPr>
            <w:rFonts w:ascii="Calibri" w:hAnsi="Calibri"/>
          </w:rPr>
          <w:t>s</w:t>
        </w:r>
      </w:ins>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10%: F(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ins w:id="27" w:author="Parker, Amber" w:date="2019-10-31T11:48:00Z">
        <w:r w:rsidR="003A4221">
          <w:rPr>
            <w:rFonts w:ascii="Calibri" w:hAnsi="Calibri"/>
          </w:rPr>
          <w:t xml:space="preserve"> flower</w:t>
        </w:r>
      </w:ins>
      <w:r w:rsidR="00C12650">
        <w:rPr>
          <w:rFonts w:ascii="Calibri" w:hAnsi="Calibri"/>
        </w:rPr>
        <w:t xml:space="preserve"> buds</w:t>
      </w:r>
      <w:r>
        <w:rPr>
          <w:rFonts w:ascii="Calibri" w:hAnsi="Calibri"/>
        </w:rPr>
        <w:t xml:space="preserve"> </w:t>
      </w:r>
      <w:r>
        <w:rPr>
          <w:rFonts w:ascii="Calibri" w:hAnsi="Calibri"/>
        </w:rPr>
        <w:t>a</w:t>
      </w:r>
      <w:r>
        <w:rPr>
          <w:rFonts w:ascii="Calibri" w:hAnsi="Calibri"/>
        </w:rPr>
        <w:t xml:space="preserve">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ins w:id="28" w:author="Parker, Amber" w:date="2019-10-31T11:50:00Z">
        <w:r w:rsidR="003A4221">
          <w:rPr>
            <w:rFonts w:ascii="Calibri" w:hAnsi="Calibri"/>
          </w:rPr>
          <w:t>flower</w:t>
        </w:r>
      </w:ins>
      <w:r w:rsidR="00C12650">
        <w:rPr>
          <w:rFonts w:ascii="Calibri" w:hAnsi="Calibri"/>
        </w:rPr>
        <w:t xml:space="preserve"> buds</w:t>
      </w:r>
      <w:r>
        <w:rPr>
          <w:rFonts w:ascii="Calibri" w:hAnsi="Calibri"/>
        </w:rPr>
        <w:t xml:space="preserve"> lost during the time in the chamber, with the greatest average number of </w:t>
      </w:r>
      <w:ins w:id="29" w:author="Parker, Amber" w:date="2019-10-31T11:50:00Z">
        <w:r w:rsidR="003A4221">
          <w:rPr>
            <w:rFonts w:ascii="Calibri" w:hAnsi="Calibri"/>
          </w:rPr>
          <w:t>flower</w:t>
        </w:r>
      </w:ins>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ins w:id="30" w:author="Parker, Amber" w:date="2019-10-31T11:50:00Z">
        <w:r w:rsidR="003A4221">
          <w:rPr>
            <w:rFonts w:ascii="Calibri" w:hAnsi="Calibri"/>
          </w:rPr>
          <w:t>flower</w:t>
        </w:r>
      </w:ins>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commentRangeStart w:id="31"/>
      <w:commentRangeEnd w:id="31"/>
      <w:r w:rsidR="003A4221">
        <w:rPr>
          <w:rStyle w:val="CommentReference"/>
        </w:rPr>
        <w:commentReference w:id="31"/>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commentRangeStart w:id="32"/>
      <w:r w:rsidRPr="00EE2C95">
        <w:rPr>
          <w:rFonts w:ascii="Calibri" w:hAnsi="Calibri"/>
          <w:b/>
        </w:rPr>
        <w:t>Discussion</w:t>
      </w:r>
      <w:commentRangeEnd w:id="32"/>
      <w:r w:rsidR="0038396C">
        <w:rPr>
          <w:rStyle w:val="CommentReference"/>
        </w:rPr>
        <w:commentReference w:id="32"/>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Effects of high temperatures on winegrape flowering</w:t>
      </w:r>
    </w:p>
    <w:p w14:paraId="21D3CAB9" w14:textId="52758024"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w:t>
      </w:r>
      <w:commentRangeStart w:id="33"/>
      <w:r w:rsidR="00370CAC">
        <w:rPr>
          <w:rFonts w:ascii="Calibri" w:hAnsi="Calibri"/>
        </w:rPr>
        <w:t xml:space="preserve">.  </w:t>
      </w:r>
      <w:r w:rsidR="00DF4911">
        <w:rPr>
          <w:rFonts w:ascii="Calibri" w:hAnsi="Calibri"/>
        </w:rPr>
        <w:t>Contrary to expectations of most phenological models</w:t>
      </w:r>
      <w:r w:rsidR="003E77A8">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C. Cuccia&lt;/Author&gt;&lt;Year&gt;2014&lt;/Year&gt;&lt;RecNum&gt;65&lt;/RecNum&gt;&lt;DisplayText&gt;(Garcia de Cortazar-Atauri et al. 2010, C. Cuccia 2014)&lt;/DisplayText&gt;&lt;record&gt;&lt;rec-number&gt;65&lt;/rec-number&gt;&lt;foreign-keys&gt;&lt;key app="EN" db-id="vvp0wvdd55e557e5d9epztw9p9xpxaw0dpw0" timestamp="1539869460"&gt;65&lt;/key&gt;&lt;/foreign-keys&gt;&lt;ref-type name="Journal Article"&gt;17&lt;/ref-type&gt;&lt;contributors&gt;&lt;authors&gt;&lt;author&gt;C. Cuccia, Benjamin Bois, Yves Richard, Amber kaye Parker, Inaki Garcia de Cortazar-Atauri, Cornelis Van Leeuwen, and Thierry Castel&lt;/author&gt;&lt;/authors&gt;&lt;/contributors&gt;&lt;titles&gt;&lt;title&gt;Phenological model performance to warmer conditions: application to Pinot Noir in Burgundy&lt;/title&gt;&lt;secondary-title&gt;Journal International des Science de la Vigne et du Vin&lt;/secondary-title&gt;&lt;/titles&gt;&lt;periodical&gt;&lt;full-title&gt;Journal International des Science de la Vigne et du Vin&lt;/full-title&gt;&lt;/periodical&gt;&lt;pages&gt;169-178&lt;/pages&gt;&lt;dates&gt;&lt;year&gt;2014&lt;/year&gt;&lt;/dates&gt;&lt;urls&gt;&lt;/urls&gt;&lt;/record&gt;&lt;/Cite&gt;&lt;Cite&gt;&lt;Author&gt;Garcia de Cortazar-Atauri&lt;/Author&gt;&lt;Year&gt;2010&lt;/Year&gt;&lt;RecNum&gt;48&lt;/RecNum&gt;&lt;record&gt;&lt;rec-number&gt;48&lt;/rec-number&gt;&lt;foreign-keys&gt;&lt;key app="EN" db-id="vvp0wvdd55e557e5d9epztw9p9xpxaw0dpw0" timestamp="1512229104"&gt;48&lt;/key&gt;&lt;/foreign-keys&gt;&lt;ref-type name="Book"&gt;6&lt;/ref-type&gt;&lt;contributors&gt;&lt;authors&gt;&lt;author&gt;Garcia de Cortazar-Atauri, Iñaki&lt;/author&gt;&lt;author&gt;Chuine, Isabelle&lt;/author&gt;&lt;author&gt;Donatelli, Marcello&lt;/author&gt;&lt;author&gt;K. Parker, A.&lt;/author&gt;&lt;author&gt;van Leeuwen, Cornelis&lt;/author&gt;&lt;/authors&gt;&lt;/contributors&gt;&lt;titles&gt;&lt;title&gt;A curvilinear process-based phenological model to study impacts of climatic change on grapevine (Vitis vinifera L.) García de Cortázar-Atauri, I&lt;/title&gt;&lt;/titles&gt;&lt;dates&gt;&lt;year&gt;2010&lt;/year&gt;&lt;/dates&gt;&lt;urls&gt;&lt;/urls&gt;&lt;/record&gt;&lt;/Cite&gt;&lt;/EndNote&gt;</w:instrText>
      </w:r>
      <w:r w:rsidR="00037FB1">
        <w:rPr>
          <w:rFonts w:ascii="Calibri" w:hAnsi="Calibri"/>
        </w:rPr>
        <w:fldChar w:fldCharType="separate"/>
      </w:r>
      <w:r w:rsidR="00037FB1">
        <w:rPr>
          <w:rFonts w:ascii="Calibri" w:hAnsi="Calibri"/>
          <w:noProof/>
        </w:rPr>
        <w:t>(Garcia de Cortazar-Atauri et al. 2010, C. Cuccia 2014)</w:t>
      </w:r>
      <w:r w:rsidR="00037FB1">
        <w:rPr>
          <w:rFonts w:ascii="Calibri" w:hAnsi="Calibri"/>
        </w:rPr>
        <w:fldChar w:fldCharType="end"/>
      </w:r>
      <w:r w:rsidR="00DF4911">
        <w:rPr>
          <w:rFonts w:ascii="Calibri" w:hAnsi="Calibri"/>
        </w:rPr>
        <w:t xml:space="preserve"> we found that</w:t>
      </w:r>
      <w:r w:rsidR="00E221E3">
        <w:rPr>
          <w:rFonts w:ascii="Calibri" w:hAnsi="Calibri"/>
        </w:rPr>
        <w:t xml:space="preserve"> </w:t>
      </w:r>
      <w:r w:rsidR="00DF4911">
        <w:rPr>
          <w:rFonts w:ascii="Calibri" w:hAnsi="Calibri"/>
        </w:rPr>
        <w:t xml:space="preserve">phenology was not </w:t>
      </w:r>
      <w:r w:rsidR="0057182A">
        <w:rPr>
          <w:rFonts w:ascii="Calibri" w:hAnsi="Calibri"/>
        </w:rPr>
        <w:lastRenderedPageBreak/>
        <w:t xml:space="preserve">significantly </w:t>
      </w:r>
      <w:r w:rsidR="00DF4911">
        <w:rPr>
          <w:rFonts w:ascii="Calibri" w:hAnsi="Calibri"/>
        </w:rPr>
        <w:t xml:space="preserve">delayed in either the coldest or warmest chambers.  </w:t>
      </w:r>
      <w:commentRangeEnd w:id="33"/>
      <w:r w:rsidR="00E26DB1">
        <w:rPr>
          <w:rStyle w:val="CommentReference"/>
        </w:rPr>
        <w:commentReference w:id="33"/>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 xml:space="preserve">This abortion, because it translated to fewer observations of higher percentages of flowering (i.e., 50%), may have limited our power to detect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p>
    <w:p w14:paraId="14B198A9" w14:textId="77777777" w:rsidR="00045FB2" w:rsidRDefault="00045FB2">
      <w:pPr>
        <w:rPr>
          <w:rFonts w:ascii="Calibri" w:hAnsi="Calibri"/>
        </w:rPr>
      </w:pPr>
    </w:p>
    <w:p w14:paraId="1C7F0C52" w14:textId="0DF01413"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Pr="00257DDD">
        <w:rPr>
          <w:rFonts w:ascii="Calibri" w:hAnsi="Calibri"/>
        </w:rPr>
        <w:t>sacrificed their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ins w:id="34" w:author="Nicole Merrill" w:date="2019-10-28T10:16:00Z">
        <w:r w:rsidR="00313FF1">
          <w:rPr>
            <w:rFonts w:ascii="Calibri" w:hAnsi="Calibri"/>
          </w:rPr>
          <w:t xml:space="preserve"> </w:t>
        </w:r>
      </w:ins>
      <w:bookmarkStart w:id="35" w:name="_GoBack"/>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 fruit set</w:t>
      </w:r>
      <w:r>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Pr>
          <w:rFonts w:ascii="Calibri" w:hAnsi="Calibri"/>
        </w:rPr>
        <w:t xml:space="preserve">.  </w:t>
      </w:r>
      <w:bookmarkEnd w:id="35"/>
    </w:p>
    <w:p w14:paraId="44B9DBBA" w14:textId="77777777" w:rsidR="00C11E45" w:rsidRDefault="00C11E45">
      <w:pPr>
        <w:rPr>
          <w:rFonts w:ascii="Calibri" w:hAnsi="Calibri"/>
        </w:rPr>
      </w:pPr>
    </w:p>
    <w:p w14:paraId="482DE55E" w14:textId="16FF2059"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w:t>
      </w:r>
      <w:r w:rsidR="00943BD7">
        <w:rPr>
          <w:rFonts w:ascii="Calibri" w:hAnsi="Calibri"/>
        </w:rPr>
        <w:t xml:space="preserve">.  </w:t>
      </w:r>
      <w:r w:rsidR="00257DDD">
        <w:rPr>
          <w:rFonts w:ascii="Calibri" w:hAnsi="Calibri"/>
        </w:rPr>
        <w:t xml:space="preserve"> </w:t>
      </w:r>
      <w:r w:rsidR="00037FB1">
        <w:rPr>
          <w:rFonts w:ascii="Calibri" w:hAnsi="Calibri"/>
        </w:rPr>
        <w:fldChar w:fldCharType="begin"/>
      </w:r>
      <w:r w:rsidR="00037FB1">
        <w:rPr>
          <w:rFonts w:ascii="Calibri" w:hAnsi="Calibri"/>
        </w:rPr>
        <w:instrText xml:space="preserve"> ADDIN EN.CITE &lt;EndNote&gt;&lt;Cite&gt;&lt;Author&gt;Greer&lt;/Author&gt;&lt;Year&gt;2010&lt;/Year&gt;&lt;RecNum&gt;34&lt;/RecNum&gt;&lt;DisplayText&gt;(Greer and Weston 2010)&lt;/DisplayText&gt;&lt;record&gt;&lt;rec-number&gt;34&lt;/rec-number&gt;&lt;foreign-keys&gt;&lt;key app="EN" db-id="vvp0wvdd55e557e5d9epztw9p9xpxaw0dpw0" timestamp="1509558335"&gt;34&lt;/key&gt;&lt;/foreign-keys&gt;&lt;ref-type name="Journal Article"&gt;17&lt;/ref-type&gt;&lt;contributors&gt;&lt;authors&gt;&lt;author&gt;Greer, Dh&lt;/author&gt;&lt;author&gt;Weston, C.&lt;/author&gt;&lt;/authors&gt;&lt;/contributors&gt;&lt;titles&gt;&lt;title&gt;Heat stress affects flowering, berry growth, sugar accumulation and photosynthesis of Vitis vinifera cv. Semillon grapevines grown in a controlled environment&lt;/title&gt;&lt;secondary-title&gt;Funct. Plant Biol.&lt;/secondary-title&gt;&lt;/titles&gt;&lt;periodical&gt;&lt;full-title&gt;Funct. Plant Biol.&lt;/full-title&gt;&lt;/periodical&gt;&lt;pages&gt;206-214&lt;/pages&gt;&lt;volume&gt;37&lt;/volume&gt;&lt;number&gt;3&lt;/number&gt;&lt;keywords&gt;&lt;keyword&gt;Heat Tolerance&lt;/keyword&gt;&lt;keyword&gt;Photosynthesis&lt;/keyword&gt;&lt;keyword&gt;Flowering&lt;/keyword&gt;&lt;keyword&gt;Fruits (Plant Anatomy)&lt;/keyword&gt;&lt;keyword&gt;Stomatal Conductance&lt;/keyword&gt;&lt;keyword&gt;Ripening&lt;/keyword&gt;&lt;keyword&gt;Net Assimilation Rate&lt;/keyword&gt;&lt;keyword&gt;Plant Reproduction&lt;/keyword&gt;&lt;keyword&gt;Developmental Stages&lt;/keyword&gt;&lt;keyword&gt;Leaves&lt;/keyword&gt;&lt;keyword&gt;Heat Stress&lt;/keyword&gt;&lt;keyword&gt;Temperature&lt;/keyword&gt;&lt;keyword&gt;Fruit Set&lt;/keyword&gt;&lt;keyword&gt;Quantitative Analysis&lt;/keyword&gt;&lt;keyword&gt;Vitis Vinifera&lt;/keyword&gt;&lt;keyword&gt;Grapes&lt;/keyword&gt;&lt;keyword&gt;Plant Growth&lt;/keyword&gt;&lt;keyword&gt;Sugar Content&lt;/keyword&gt;&lt;keyword&gt;Biosynthesis&lt;/keyword&gt;&lt;keyword&gt;Soluble Solids&lt;/keyword&gt;&lt;/keywords&gt;&lt;dates&gt;&lt;year&gt;2010&lt;/year&gt;&lt;/dates&gt;&lt;isbn&gt;1445-4408&lt;/isbn&gt;&lt;urls&gt;&lt;related-urls&gt;&lt;url&gt;http://www.publish.csiro.au/fp/FP09209&lt;/url&gt;&lt;/related-urls&gt;&lt;/urls&gt;&lt;electronic-resource-num&gt;10.1071/FP09209&lt;/electronic-resource-num&gt;&lt;/record&gt;&lt;/Cite&gt;&lt;/EndNote&gt;</w:instrText>
      </w:r>
      <w:r w:rsidR="00037FB1">
        <w:rPr>
          <w:rFonts w:ascii="Calibri" w:hAnsi="Calibri"/>
        </w:rPr>
        <w:fldChar w:fldCharType="separate"/>
      </w:r>
      <w:r w:rsidR="00037FB1">
        <w:rPr>
          <w:rFonts w:ascii="Calibri" w:hAnsi="Calibri"/>
          <w:noProof/>
        </w:rPr>
        <w:t>(Greer and Weston 2010)</w:t>
      </w:r>
      <w:r w:rsidR="00037FB1">
        <w:rPr>
          <w:rFonts w:ascii="Calibri" w:hAnsi="Calibri"/>
        </w:rPr>
        <w:fldChar w:fldCharType="end"/>
      </w:r>
      <w:r w:rsidR="00257DDD">
        <w:rPr>
          <w:rFonts w:ascii="Calibri" w:hAnsi="Calibri"/>
        </w:rPr>
        <w:t xml:space="preserve">.  </w:t>
      </w:r>
      <w:r>
        <w:rPr>
          <w:rFonts w:ascii="Calibri" w:hAnsi="Calibri"/>
        </w:rPr>
        <w:t xml:space="preserve">This could mean that winegrapes are more vulnerable to high temperatures during flowering than they are later in development.  </w:t>
      </w:r>
      <w:r w:rsidR="007B5912">
        <w:rPr>
          <w:rFonts w:ascii="Calibri" w:hAnsi="Calibri"/>
        </w:rPr>
        <w:t xml:space="preserve">If winegrapes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r w:rsidR="006B4D9B">
        <w:rPr>
          <w:rFonts w:ascii="Calibri" w:hAnsi="Calibri"/>
        </w:rPr>
        <w:t>Although we did not measure fruit-set, this could be an important next step for future studies to help understand how exactly harvest yields would be affected.</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commentRangeStart w:id="36"/>
      <w:commentRangeStart w:id="37"/>
      <w:r>
        <w:rPr>
          <w:rFonts w:ascii="Calibri" w:hAnsi="Calibri"/>
          <w:i/>
        </w:rPr>
        <w:t xml:space="preserve">Utility of lab-grown winegrape plants for </w:t>
      </w:r>
      <w:r w:rsidR="005948D8">
        <w:rPr>
          <w:rFonts w:ascii="Calibri" w:hAnsi="Calibri"/>
          <w:i/>
        </w:rPr>
        <w:t xml:space="preserve">future research </w:t>
      </w:r>
      <w:commentRangeEnd w:id="36"/>
      <w:r w:rsidR="00E26DB1">
        <w:rPr>
          <w:rStyle w:val="CommentReference"/>
        </w:rPr>
        <w:commentReference w:id="36"/>
      </w:r>
    </w:p>
    <w:p w14:paraId="66980291" w14:textId="082FA5E8" w:rsidR="00215131"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NaWxjdTwvQXV0aG9yPjxZZWFyPjIwMTg8L1llYXI+PFJl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fldChar w:fldCharType="separate"/>
      </w:r>
      <w:r w:rsidR="00037FB1">
        <w:rPr>
          <w:rFonts w:ascii="Calibri" w:hAnsi="Calibri"/>
          <w:noProof/>
        </w:rPr>
        <w:t>(Milcu et al. 2018)</w:t>
      </w:r>
      <w:r w:rsidR="00037FB1">
        <w:rPr>
          <w:rFonts w:ascii="Calibri" w:hAnsi="Calibri"/>
        </w:rPr>
        <w:fldChar w:fldCharType="end"/>
      </w:r>
      <w:r w:rsidR="005764AF">
        <w:rPr>
          <w:rFonts w:ascii="Calibri" w:hAnsi="Calibri"/>
        </w:rPr>
        <w:t xml:space="preserve">.  </w:t>
      </w:r>
      <w:r w:rsidR="00952926">
        <w:rPr>
          <w:rFonts w:ascii="Calibri" w:hAnsi="Calibri"/>
        </w:rPr>
        <w:t xml:space="preserve">Further, we found high variation in flowering success—plants with larger spurs were more likely to flower and some varieties were far more successful in flowering than others. Thus, future experiments may want to (at least initially) focus lab efforts on these varieties. </w:t>
      </w:r>
      <w:commentRangeEnd w:id="37"/>
      <w:r w:rsidR="0038396C">
        <w:rPr>
          <w:rStyle w:val="CommentReference"/>
        </w:rPr>
        <w:commentReference w:id="37"/>
      </w:r>
    </w:p>
    <w:p w14:paraId="7EB1510A" w14:textId="77777777" w:rsidR="005764AF" w:rsidRDefault="005764AF">
      <w:pPr>
        <w:rPr>
          <w:rFonts w:ascii="Calibri" w:hAnsi="Calibri"/>
        </w:rPr>
      </w:pPr>
    </w:p>
    <w:p w14:paraId="0CC87A2F" w14:textId="7BEB2D36"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w:t>
      </w:r>
      <w:r w:rsidR="000B7546">
        <w:rPr>
          <w:rFonts w:ascii="Calibri" w:hAnsi="Calibri"/>
        </w:rPr>
        <w:lastRenderedPageBreak/>
        <w:t>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predict winegrape response</w:t>
      </w:r>
      <w:r w:rsidR="001E6821">
        <w:rPr>
          <w:rFonts w:ascii="Calibri" w:hAnsi="Calibri"/>
        </w:rPr>
        <w:t>s</w:t>
      </w:r>
      <w:r w:rsidR="000B7546">
        <w:rPr>
          <w:rFonts w:ascii="Calibri" w:hAnsi="Calibri"/>
        </w:rPr>
        <w:t xml:space="preserve"> to climate change.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commentRangeStart w:id="38"/>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r w:rsidRPr="004967C3">
        <w:rPr>
          <w:rFonts w:ascii="Calibri" w:hAnsi="Calibri"/>
          <w:i/>
        </w:rPr>
        <w:t xml:space="preserve">Vitis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leafout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commentRangeEnd w:id="38"/>
      <w:r w:rsidR="00DB70B7">
        <w:rPr>
          <w:rStyle w:val="CommentReference"/>
        </w:rPr>
        <w:commentReference w:id="38"/>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06865934">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12"/>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6184CE47" w:rsidR="007527DD" w:rsidRDefault="0068015B" w:rsidP="007527DD">
      <w:r>
        <w:t>Day</w:t>
      </w:r>
      <w:r w:rsidR="007527DD">
        <w:t xml:space="preserve"> of budburst and leafout in the Robert Mondavi Institute Vineyard </w:t>
      </w:r>
      <w:r>
        <w:t xml:space="preserve">(Davis, California, USA) from the </w:t>
      </w:r>
      <w:r w:rsidR="007527DD">
        <w:t>2015 growing season</w:t>
      </w:r>
      <w:r>
        <w:t xml:space="preserve"> correlates</w:t>
      </w:r>
      <w:r w:rsidR="007527DD">
        <w:t xml:space="preserve"> to the day of budburst and leafout in greenhouse </w:t>
      </w:r>
      <w:r>
        <w:t>conditions across 50 varieties (e</w:t>
      </w:r>
      <w:r w:rsidR="007527DD">
        <w:t>ach point represents a different variety that was grown both in the vineyard and in the greenhouse</w:t>
      </w:r>
      <w:r>
        <w:t>)</w:t>
      </w:r>
      <w:r w:rsidR="007527DD">
        <w:t>.</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3"/>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4F8881E4" w:rsidR="007C5AB8" w:rsidRDefault="0068015B">
      <w:pPr>
        <w:rPr>
          <w:rFonts w:ascii="Calibri" w:hAnsi="Calibri"/>
        </w:rPr>
      </w:pPr>
      <w:commentRangeStart w:id="39"/>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w:t>
      </w:r>
      <w:proofErr w:type="gramStart"/>
      <w:r w:rsidR="00057722">
        <w:rPr>
          <w:rFonts w:ascii="Calibri" w:hAnsi="Calibri"/>
        </w:rPr>
        <w:t>values</w:t>
      </w:r>
      <w:proofErr w:type="gramEnd"/>
      <w:r w:rsidR="00057722">
        <w:rPr>
          <w:rFonts w:ascii="Calibri" w:hAnsi="Calibri"/>
        </w:rPr>
        <w:t xml:space="preserve">, </w:t>
      </w:r>
      <w:r>
        <w:rPr>
          <w:rFonts w:ascii="Calibri" w:hAnsi="Calibri"/>
        </w:rPr>
        <w:t>top).</w:t>
      </w:r>
      <w:commentRangeEnd w:id="39"/>
      <w:r>
        <w:rPr>
          <w:rStyle w:val="CommentReference"/>
        </w:rPr>
        <w:commentReference w:id="39"/>
      </w:r>
    </w:p>
    <w:p w14:paraId="1848F739" w14:textId="732E2840" w:rsidR="0057182A" w:rsidRDefault="0057182A">
      <w:pPr>
        <w:rPr>
          <w:rFonts w:ascii="Calibri" w:hAnsi="Calibri"/>
        </w:rPr>
      </w:pPr>
      <w:r>
        <w:rPr>
          <w:rFonts w:ascii="Calibri" w:hAnsi="Calibri"/>
          <w:noProof/>
        </w:rPr>
        <w:lastRenderedPageBreak/>
        <w:drawing>
          <wp:inline distT="0" distB="0" distL="0" distR="0" wp14:anchorId="41676090" wp14:editId="130BCD0A">
            <wp:extent cx="5943600" cy="1798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3panel.png"/>
                    <pic:cNvPicPr/>
                  </pic:nvPicPr>
                  <pic:blipFill>
                    <a:blip r:embed="rId14"/>
                    <a:stretch>
                      <a:fillRect/>
                    </a:stretch>
                  </pic:blipFill>
                  <pic:spPr>
                    <a:xfrm>
                      <a:off x="0" y="0"/>
                      <a:ext cx="5943600" cy="1798955"/>
                    </a:xfrm>
                    <a:prstGeom prst="rect">
                      <a:avLst/>
                    </a:prstGeom>
                  </pic:spPr>
                </pic:pic>
              </a:graphicData>
            </a:graphic>
          </wp:inline>
        </w:drawing>
      </w:r>
    </w:p>
    <w:p w14:paraId="32FC40FD" w14:textId="77777777" w:rsidR="007527DD" w:rsidRDefault="007527DD" w:rsidP="007C5AB8"/>
    <w:p w14:paraId="18D5FADF" w14:textId="79970DE0" w:rsidR="007C5AB8" w:rsidRDefault="007C5AB8" w:rsidP="007C5AB8">
      <w:r>
        <w:t>Figure 3</w:t>
      </w:r>
    </w:p>
    <w:p w14:paraId="26858245" w14:textId="10C4722B" w:rsidR="007C5AB8" w:rsidRDefault="007C5AB8" w:rsidP="007C5AB8">
      <w:commentRangeStart w:id="40"/>
      <w:r>
        <w:t>Th</w:t>
      </w:r>
      <w:r w:rsidR="007527DD">
        <w:t>ese</w:t>
      </w:r>
      <w:r>
        <w:t xml:space="preserve"> figure</w:t>
      </w:r>
      <w:r w:rsidR="007527DD">
        <w:t>s</w:t>
      </w:r>
      <w:r>
        <w:t xml:space="preserve"> illustrate</w:t>
      </w:r>
      <w:r w:rsidR="007527DD">
        <w:t xml:space="preserve"> </w:t>
      </w:r>
      <w:r>
        <w:t>the relationship between mean chamber temperature and a) the days it took the plants to reach 10% flowering</w:t>
      </w:r>
      <w:r w:rsidR="007527DD">
        <w:t xml:space="preserve">, </w:t>
      </w:r>
      <w:r>
        <w:t>b) the days it took the plants to reach 50% flowering</w:t>
      </w:r>
      <w:r w:rsidR="007527DD">
        <w:t>, or</w:t>
      </w:r>
      <w:r>
        <w:t xml:space="preserve"> c) the number of flower buds lost while in the chamber.  The black points and bars show the average and error in each chamber. The number above each chamber’s data is the sample size.  The colored points represent individual plants. The legend in the top left corner gives the night/day temperature for each chamber.</w:t>
      </w:r>
      <w:commentRangeEnd w:id="40"/>
      <w:r w:rsidR="00D91F2D">
        <w:rPr>
          <w:rStyle w:val="CommentReference"/>
        </w:rPr>
        <w:commentReference w:id="40"/>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8644" w:type="dxa"/>
        <w:tblInd w:w="118" w:type="dxa"/>
        <w:tblLook w:val="04A0" w:firstRow="1" w:lastRow="0" w:firstColumn="1" w:lastColumn="0" w:noHBand="0" w:noVBand="1"/>
      </w:tblPr>
      <w:tblGrid>
        <w:gridCol w:w="2144"/>
        <w:gridCol w:w="1300"/>
        <w:gridCol w:w="1300"/>
        <w:gridCol w:w="1300"/>
        <w:gridCol w:w="1366"/>
        <w:gridCol w:w="1300"/>
      </w:tblGrid>
      <w:tr w:rsidR="007C5AB8" w:rsidRPr="00502158" w14:paraId="3B7E3B20" w14:textId="77777777" w:rsidTr="00536768">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7C5AB8" w:rsidRPr="00502158" w:rsidRDefault="007C5AB8"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7C5AB8" w:rsidRPr="00502158" w:rsidRDefault="00D91F2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B300009" w14:textId="77777777" w:rsidR="007C5AB8" w:rsidRPr="00502158" w:rsidRDefault="007C5AB8" w:rsidP="00536768">
            <w:pPr>
              <w:jc w:val="center"/>
              <w:rPr>
                <w:rFonts w:ascii="Calibri" w:eastAsia="Times New Roman" w:hAnsi="Calibri" w:cs="Calibri"/>
                <w:b/>
                <w:bCs/>
                <w:color w:val="000000"/>
              </w:rPr>
            </w:pPr>
            <w:commentRangeStart w:id="41"/>
            <w:r w:rsidRPr="00502158">
              <w:rPr>
                <w:rFonts w:ascii="Calibri" w:eastAsia="Times New Roman" w:hAnsi="Calibri" w:cs="Calibri"/>
                <w:b/>
                <w:bCs/>
                <w:color w:val="000000"/>
              </w:rPr>
              <w:t>Mean Budburst Date</w:t>
            </w:r>
            <w:commentRangeEnd w:id="41"/>
            <w:r w:rsidR="00892EB0">
              <w:rPr>
                <w:rStyle w:val="CommentReference"/>
              </w:rPr>
              <w:commentReference w:id="41"/>
            </w:r>
          </w:p>
        </w:tc>
      </w:tr>
      <w:tr w:rsidR="007C5AB8" w:rsidRPr="00502158" w14:paraId="19E999AE" w14:textId="77777777" w:rsidTr="00536768">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7C5AB8" w:rsidRPr="00502158" w:rsidRDefault="007C5AB8"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22B8066" w14:textId="77777777" w:rsidR="007C5AB8" w:rsidRPr="00502158" w:rsidRDefault="007C5AB8" w:rsidP="00536768">
            <w:pPr>
              <w:rPr>
                <w:rFonts w:ascii="Calibri" w:eastAsia="Times New Roman" w:hAnsi="Calibri" w:cs="Calibri"/>
                <w:b/>
                <w:bCs/>
                <w:color w:val="000000"/>
              </w:rPr>
            </w:pPr>
          </w:p>
        </w:tc>
      </w:tr>
      <w:tr w:rsidR="007C5AB8" w:rsidRPr="00502158" w14:paraId="22571FA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1CBC98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1FEAD9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3E6FE8D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7AEA59C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B8312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472EE46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3491A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37193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0</w:t>
            </w:r>
          </w:p>
        </w:tc>
      </w:tr>
      <w:tr w:rsidR="007C5AB8" w:rsidRPr="00502158" w14:paraId="7F8A93B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7A41AD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4A16AC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4</w:t>
            </w:r>
          </w:p>
        </w:tc>
      </w:tr>
      <w:tr w:rsidR="007C5AB8" w:rsidRPr="00502158" w14:paraId="13DB1C2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EFB205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313A6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5A4D81B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444A7C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889D2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3C65560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11AFEE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55B58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7C23500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BA1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5EACF6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37B20B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00" w:type="dxa"/>
            <w:tcBorders>
              <w:top w:val="nil"/>
              <w:left w:val="nil"/>
              <w:bottom w:val="single" w:sz="8" w:space="0" w:color="BFBFBF"/>
              <w:right w:val="single" w:sz="8" w:space="0" w:color="BFBFBF"/>
            </w:tcBorders>
            <w:shd w:val="clear" w:color="auto" w:fill="auto"/>
            <w:noWrap/>
            <w:vAlign w:val="center"/>
            <w:hideMark/>
          </w:tcPr>
          <w:p w14:paraId="22EAAD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0033F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6</w:t>
            </w:r>
          </w:p>
        </w:tc>
      </w:tr>
      <w:tr w:rsidR="007C5AB8" w:rsidRPr="00502158" w14:paraId="293B443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C707F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2E293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3</w:t>
            </w:r>
          </w:p>
        </w:tc>
      </w:tr>
      <w:tr w:rsidR="007C5AB8" w:rsidRPr="00502158" w14:paraId="2FFDB65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642C72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AE00A7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C8903F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7F2379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24C19D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4</w:t>
            </w:r>
          </w:p>
        </w:tc>
      </w:tr>
      <w:tr w:rsidR="007C5AB8" w:rsidRPr="00502158" w14:paraId="36C2B86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8E4B90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99BBD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C0A2F8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F8AA3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49E680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7.9</w:t>
            </w:r>
          </w:p>
        </w:tc>
      </w:tr>
      <w:tr w:rsidR="007C5AB8" w:rsidRPr="00502158" w14:paraId="541C40E0"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37A8F0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1CBA1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1C6F713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lastRenderedPageBreak/>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00" w:type="dxa"/>
            <w:tcBorders>
              <w:top w:val="nil"/>
              <w:left w:val="nil"/>
              <w:bottom w:val="single" w:sz="8" w:space="0" w:color="BFBFBF"/>
              <w:right w:val="single" w:sz="8" w:space="0" w:color="BFBFBF"/>
            </w:tcBorders>
            <w:shd w:val="clear" w:color="auto" w:fill="auto"/>
            <w:noWrap/>
            <w:vAlign w:val="center"/>
            <w:hideMark/>
          </w:tcPr>
          <w:p w14:paraId="606795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0CEE6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682BEF5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2CA328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20155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7</w:t>
            </w:r>
          </w:p>
        </w:tc>
      </w:tr>
      <w:tr w:rsidR="007C5AB8" w:rsidRPr="00502158" w14:paraId="2627C2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DD003F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70346C3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r w:rsidR="007C5AB8" w:rsidRPr="00502158" w14:paraId="242D8C8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154B20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E1C712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9</w:t>
            </w:r>
          </w:p>
        </w:tc>
      </w:tr>
      <w:tr w:rsidR="007C5AB8" w:rsidRPr="00502158" w14:paraId="12F61EC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00" w:type="dxa"/>
            <w:tcBorders>
              <w:top w:val="nil"/>
              <w:left w:val="nil"/>
              <w:bottom w:val="single" w:sz="8" w:space="0" w:color="BFBFBF"/>
              <w:right w:val="single" w:sz="8" w:space="0" w:color="BFBFBF"/>
            </w:tcBorders>
            <w:shd w:val="clear" w:color="auto" w:fill="auto"/>
            <w:noWrap/>
            <w:vAlign w:val="center"/>
            <w:hideMark/>
          </w:tcPr>
          <w:p w14:paraId="362E6A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DBBA6A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r>
      <w:tr w:rsidR="007C5AB8" w:rsidRPr="00502158" w14:paraId="67591A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EE844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C54AC0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320ED26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8E969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D8B3F7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2</w:t>
            </w:r>
          </w:p>
        </w:tc>
      </w:tr>
      <w:tr w:rsidR="007C5AB8" w:rsidRPr="00502158" w14:paraId="3E882F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17CE8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FE8BC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62C0337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00" w:type="dxa"/>
            <w:tcBorders>
              <w:top w:val="nil"/>
              <w:left w:val="nil"/>
              <w:bottom w:val="single" w:sz="8" w:space="0" w:color="BFBFBF"/>
              <w:right w:val="single" w:sz="8" w:space="0" w:color="BFBFBF"/>
            </w:tcBorders>
            <w:shd w:val="clear" w:color="auto" w:fill="auto"/>
            <w:noWrap/>
            <w:vAlign w:val="center"/>
            <w:hideMark/>
          </w:tcPr>
          <w:p w14:paraId="23C4A93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A9C21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2</w:t>
            </w:r>
          </w:p>
        </w:tc>
      </w:tr>
      <w:tr w:rsidR="007C5AB8" w:rsidRPr="00502158" w14:paraId="414F4CF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65814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C2778B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r>
      <w:tr w:rsidR="007C5AB8" w:rsidRPr="00502158" w14:paraId="6874678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26003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187C02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714D299C"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ADD59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28C038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7</w:t>
            </w:r>
          </w:p>
        </w:tc>
      </w:tr>
      <w:tr w:rsidR="007C5AB8" w:rsidRPr="00502158" w14:paraId="704F7316"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52EEA3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DB54C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6</w:t>
            </w:r>
          </w:p>
        </w:tc>
      </w:tr>
      <w:tr w:rsidR="007C5AB8" w:rsidRPr="00502158" w14:paraId="4C298E4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F8A278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21C20F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9</w:t>
            </w:r>
          </w:p>
        </w:tc>
      </w:tr>
      <w:tr w:rsidR="007C5AB8" w:rsidRPr="00502158" w14:paraId="514EDDE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544CB57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DDA0D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9</w:t>
            </w:r>
          </w:p>
        </w:tc>
      </w:tr>
      <w:tr w:rsidR="007C5AB8" w:rsidRPr="00502158" w14:paraId="4B22B8FE"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5837CF5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701AB1C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7</w:t>
            </w:r>
          </w:p>
        </w:tc>
      </w:tr>
      <w:tr w:rsidR="007C5AB8" w:rsidRPr="00502158" w14:paraId="41ED5F4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00" w:type="dxa"/>
            <w:tcBorders>
              <w:top w:val="nil"/>
              <w:left w:val="nil"/>
              <w:bottom w:val="single" w:sz="8" w:space="0" w:color="BFBFBF"/>
              <w:right w:val="single" w:sz="8" w:space="0" w:color="BFBFBF"/>
            </w:tcBorders>
            <w:shd w:val="clear" w:color="auto" w:fill="auto"/>
            <w:noWrap/>
            <w:vAlign w:val="center"/>
            <w:hideMark/>
          </w:tcPr>
          <w:p w14:paraId="038190E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CA005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0.7</w:t>
            </w:r>
          </w:p>
        </w:tc>
      </w:tr>
      <w:tr w:rsidR="007C5AB8" w:rsidRPr="00502158" w14:paraId="1F4E62A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69F358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37A3BB1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79FAE24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1C60FE6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00C11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3</w:t>
            </w:r>
          </w:p>
        </w:tc>
      </w:tr>
      <w:tr w:rsidR="007C5AB8" w:rsidRPr="00502158" w14:paraId="10D45501"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3EA022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36124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5</w:t>
            </w:r>
          </w:p>
        </w:tc>
      </w:tr>
      <w:tr w:rsidR="007C5AB8" w:rsidRPr="00502158" w14:paraId="6420695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44AA20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5E364C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8</w:t>
            </w:r>
          </w:p>
        </w:tc>
      </w:tr>
      <w:tr w:rsidR="007C5AB8" w:rsidRPr="00502158" w14:paraId="55C7129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00" w:type="dxa"/>
            <w:tcBorders>
              <w:top w:val="nil"/>
              <w:left w:val="nil"/>
              <w:bottom w:val="single" w:sz="8" w:space="0" w:color="BFBFBF"/>
              <w:right w:val="single" w:sz="8" w:space="0" w:color="BFBFBF"/>
            </w:tcBorders>
            <w:shd w:val="clear" w:color="auto" w:fill="auto"/>
            <w:noWrap/>
            <w:vAlign w:val="center"/>
            <w:hideMark/>
          </w:tcPr>
          <w:p w14:paraId="200042F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5151B5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5EDDA31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4558318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63701B8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0</w:t>
            </w:r>
          </w:p>
        </w:tc>
      </w:tr>
      <w:tr w:rsidR="007C5AB8" w:rsidRPr="00502158" w14:paraId="3A464813"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5682485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5F1EC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1</w:t>
            </w:r>
          </w:p>
        </w:tc>
      </w:tr>
      <w:tr w:rsidR="007C5AB8" w:rsidRPr="00502158" w14:paraId="668D77F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00" w:type="dxa"/>
            <w:tcBorders>
              <w:top w:val="nil"/>
              <w:left w:val="nil"/>
              <w:bottom w:val="single" w:sz="8" w:space="0" w:color="BFBFBF"/>
              <w:right w:val="single" w:sz="8" w:space="0" w:color="BFBFBF"/>
            </w:tcBorders>
            <w:shd w:val="clear" w:color="auto" w:fill="auto"/>
            <w:noWrap/>
            <w:vAlign w:val="center"/>
            <w:hideMark/>
          </w:tcPr>
          <w:p w14:paraId="699A823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7814DA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8</w:t>
            </w:r>
          </w:p>
        </w:tc>
      </w:tr>
      <w:tr w:rsidR="007C5AB8" w:rsidRPr="00502158" w14:paraId="4CAB9B37"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AB38DA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54D2C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7</w:t>
            </w:r>
          </w:p>
        </w:tc>
      </w:tr>
      <w:tr w:rsidR="007C5AB8" w:rsidRPr="00502158" w14:paraId="27FC486D"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4C71E6F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8B6CDA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8</w:t>
            </w:r>
          </w:p>
        </w:tc>
      </w:tr>
      <w:tr w:rsidR="007C5AB8" w:rsidRPr="00502158" w14:paraId="3A4CA09A"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00" w:type="dxa"/>
            <w:tcBorders>
              <w:top w:val="nil"/>
              <w:left w:val="nil"/>
              <w:bottom w:val="single" w:sz="8" w:space="0" w:color="BFBFBF"/>
              <w:right w:val="single" w:sz="8" w:space="0" w:color="BFBFBF"/>
            </w:tcBorders>
            <w:shd w:val="clear" w:color="auto" w:fill="auto"/>
            <w:noWrap/>
            <w:vAlign w:val="center"/>
            <w:hideMark/>
          </w:tcPr>
          <w:p w14:paraId="10FEB3B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164042B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3.5</w:t>
            </w:r>
          </w:p>
        </w:tc>
      </w:tr>
      <w:tr w:rsidR="007C5AB8" w:rsidRPr="00502158" w14:paraId="3AB9C052"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00" w:type="dxa"/>
            <w:tcBorders>
              <w:top w:val="nil"/>
              <w:left w:val="nil"/>
              <w:bottom w:val="single" w:sz="8" w:space="0" w:color="BFBFBF"/>
              <w:right w:val="single" w:sz="8" w:space="0" w:color="BFBFBF"/>
            </w:tcBorders>
            <w:shd w:val="clear" w:color="auto" w:fill="auto"/>
            <w:noWrap/>
            <w:vAlign w:val="center"/>
            <w:hideMark/>
          </w:tcPr>
          <w:p w14:paraId="48398FB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634A76B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6</w:t>
            </w:r>
          </w:p>
        </w:tc>
      </w:tr>
      <w:tr w:rsidR="007C5AB8" w:rsidRPr="00502158" w14:paraId="0255FE4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00" w:type="dxa"/>
            <w:tcBorders>
              <w:top w:val="nil"/>
              <w:left w:val="nil"/>
              <w:bottom w:val="single" w:sz="8" w:space="0" w:color="BFBFBF"/>
              <w:right w:val="single" w:sz="8" w:space="0" w:color="BFBFBF"/>
            </w:tcBorders>
            <w:shd w:val="clear" w:color="auto" w:fill="auto"/>
            <w:noWrap/>
            <w:vAlign w:val="center"/>
            <w:hideMark/>
          </w:tcPr>
          <w:p w14:paraId="0649686E"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4937F24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6.6</w:t>
            </w:r>
          </w:p>
        </w:tc>
      </w:tr>
      <w:tr w:rsidR="007C5AB8" w:rsidRPr="00502158" w14:paraId="2ACC3818"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2A5E63F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022D9C27"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8.4</w:t>
            </w:r>
          </w:p>
        </w:tc>
      </w:tr>
      <w:tr w:rsidR="007C5AB8" w:rsidRPr="00502158" w14:paraId="439EA17F"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00" w:type="dxa"/>
            <w:tcBorders>
              <w:top w:val="nil"/>
              <w:left w:val="nil"/>
              <w:bottom w:val="single" w:sz="8" w:space="0" w:color="BFBFBF"/>
              <w:right w:val="single" w:sz="8" w:space="0" w:color="BFBFBF"/>
            </w:tcBorders>
            <w:shd w:val="clear" w:color="auto" w:fill="auto"/>
            <w:noWrap/>
            <w:vAlign w:val="center"/>
            <w:hideMark/>
          </w:tcPr>
          <w:p w14:paraId="2FE5383B"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N</w:t>
            </w:r>
          </w:p>
        </w:tc>
        <w:tc>
          <w:tcPr>
            <w:tcW w:w="1300" w:type="dxa"/>
            <w:tcBorders>
              <w:top w:val="nil"/>
              <w:left w:val="nil"/>
              <w:bottom w:val="single" w:sz="8" w:space="0" w:color="BFBFBF"/>
              <w:right w:val="single" w:sz="8" w:space="0" w:color="BFBFBF"/>
            </w:tcBorders>
            <w:shd w:val="clear" w:color="auto" w:fill="auto"/>
            <w:noWrap/>
            <w:vAlign w:val="center"/>
            <w:hideMark/>
          </w:tcPr>
          <w:p w14:paraId="07AAEEFA"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r>
      <w:tr w:rsidR="007C5AB8" w:rsidRPr="00502158" w14:paraId="1AD692D9"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7C5AB8" w:rsidRPr="00502158" w:rsidRDefault="007C5AB8"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00" w:type="dxa"/>
            <w:tcBorders>
              <w:top w:val="nil"/>
              <w:left w:val="nil"/>
              <w:bottom w:val="single" w:sz="8" w:space="0" w:color="BFBFBF"/>
              <w:right w:val="single" w:sz="8" w:space="0" w:color="BFBFBF"/>
            </w:tcBorders>
            <w:shd w:val="clear" w:color="auto" w:fill="auto"/>
            <w:noWrap/>
            <w:vAlign w:val="center"/>
            <w:hideMark/>
          </w:tcPr>
          <w:p w14:paraId="3AFA70DF"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34C8EA70"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6</w:t>
            </w:r>
          </w:p>
        </w:tc>
      </w:tr>
      <w:tr w:rsidR="007C5AB8" w:rsidRPr="00502158" w14:paraId="68A45584"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3361BC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477B84D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4.4</w:t>
            </w:r>
          </w:p>
        </w:tc>
      </w:tr>
      <w:tr w:rsidR="007C5AB8" w:rsidRPr="00502158" w14:paraId="198AFE5B" w14:textId="77777777" w:rsidTr="00536768">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7C5AB8" w:rsidRPr="00502158" w:rsidRDefault="007C5AB8" w:rsidP="00536768">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00" w:type="dxa"/>
            <w:tcBorders>
              <w:top w:val="nil"/>
              <w:left w:val="nil"/>
              <w:bottom w:val="single" w:sz="8" w:space="0" w:color="BFBFBF"/>
              <w:right w:val="single" w:sz="8" w:space="0" w:color="BFBFBF"/>
            </w:tcBorders>
            <w:shd w:val="clear" w:color="auto" w:fill="auto"/>
            <w:noWrap/>
            <w:vAlign w:val="center"/>
            <w:hideMark/>
          </w:tcPr>
          <w:p w14:paraId="0648BCC3"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Y</w:t>
            </w:r>
          </w:p>
        </w:tc>
        <w:tc>
          <w:tcPr>
            <w:tcW w:w="1300" w:type="dxa"/>
            <w:tcBorders>
              <w:top w:val="nil"/>
              <w:left w:val="nil"/>
              <w:bottom w:val="single" w:sz="8" w:space="0" w:color="BFBFBF"/>
              <w:right w:val="single" w:sz="8" w:space="0" w:color="BFBFBF"/>
            </w:tcBorders>
            <w:shd w:val="clear" w:color="auto" w:fill="auto"/>
            <w:noWrap/>
            <w:vAlign w:val="center"/>
            <w:hideMark/>
          </w:tcPr>
          <w:p w14:paraId="2F7E40DC" w14:textId="77777777" w:rsidR="007C5AB8" w:rsidRPr="00502158" w:rsidRDefault="007C5AB8" w:rsidP="00536768">
            <w:pPr>
              <w:jc w:val="right"/>
              <w:rPr>
                <w:rFonts w:ascii="Calibri" w:eastAsia="Times New Roman" w:hAnsi="Calibri" w:cs="Calibri"/>
                <w:color w:val="000000"/>
              </w:rPr>
            </w:pPr>
            <w:r w:rsidRPr="00502158">
              <w:rPr>
                <w:rFonts w:ascii="Calibri" w:eastAsia="Times New Roman" w:hAnsi="Calibri" w:cs="Calibri"/>
                <w:color w:val="000000"/>
              </w:rPr>
              <w:t>15.0</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3CA1E845" w14:textId="77777777" w:rsidR="00037FB1" w:rsidRDefault="0084640F">
      <w:pPr>
        <w:rPr>
          <w:rFonts w:ascii="Calibri" w:hAnsi="Calibri"/>
          <w:b/>
          <w:bCs/>
        </w:rPr>
      </w:pPr>
      <w:commentRangeStart w:id="42"/>
      <w:commentRangeStart w:id="43"/>
      <w:r>
        <w:rPr>
          <w:rFonts w:ascii="Calibri" w:hAnsi="Calibri"/>
          <w:b/>
          <w:bCs/>
        </w:rPr>
        <w:t>References</w:t>
      </w:r>
      <w:commentRangeEnd w:id="42"/>
      <w:r w:rsidR="002E0E9F">
        <w:rPr>
          <w:rStyle w:val="CommentReference"/>
        </w:rPr>
        <w:commentReference w:id="42"/>
      </w:r>
      <w:commentRangeEnd w:id="43"/>
      <w:r w:rsidR="007E5D82">
        <w:rPr>
          <w:rStyle w:val="CommentReference"/>
        </w:rPr>
        <w:commentReference w:id="43"/>
      </w:r>
    </w:p>
    <w:p w14:paraId="1DCA3D79" w14:textId="77777777" w:rsidR="00037FB1" w:rsidRDefault="00037FB1">
      <w:pPr>
        <w:rPr>
          <w:rFonts w:ascii="Calibri" w:hAnsi="Calibri"/>
          <w:b/>
          <w:bCs/>
        </w:rPr>
      </w:pPr>
    </w:p>
    <w:p w14:paraId="013F411F" w14:textId="77777777" w:rsidR="00E70572" w:rsidRPr="00E70572" w:rsidRDefault="00037FB1" w:rsidP="00E7057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E70572" w:rsidRPr="00E70572">
        <w:rPr>
          <w:noProof/>
        </w:rPr>
        <w:t>Anderson, K. 2013. Which iwnegrape varieties are grown where? : a global picture. University of Adelaide Press, Adelaide, South Australia.</w:t>
      </w:r>
    </w:p>
    <w:p w14:paraId="7439060E" w14:textId="77777777" w:rsidR="00E70572" w:rsidRPr="00E70572" w:rsidRDefault="00E70572" w:rsidP="00E70572">
      <w:pPr>
        <w:pStyle w:val="EndNoteBibliography"/>
        <w:ind w:left="720" w:hanging="720"/>
        <w:rPr>
          <w:noProof/>
        </w:rPr>
      </w:pPr>
      <w:r w:rsidRPr="00E70572">
        <w:rPr>
          <w:noProof/>
        </w:rPr>
        <w:t>Boursiuot, J. M. D., Mireille; Rennes, C. 1995. Distribution des principaux caracteres phenologiques, agronomiques et technologiques chez</w:t>
      </w:r>
    </w:p>
    <w:p w14:paraId="00725FBC" w14:textId="77777777" w:rsidR="00E70572" w:rsidRPr="00E70572" w:rsidRDefault="00E70572" w:rsidP="00E70572">
      <w:pPr>
        <w:pStyle w:val="EndNoteBibliography"/>
        <w:ind w:left="720" w:hanging="720"/>
        <w:rPr>
          <w:noProof/>
        </w:rPr>
      </w:pPr>
      <w:r w:rsidRPr="00E70572">
        <w:rPr>
          <w:noProof/>
        </w:rPr>
        <w:t xml:space="preserve">Vitis vinifera L. Vitis </w:t>
      </w:r>
      <w:r w:rsidRPr="00E70572">
        <w:rPr>
          <w:b/>
          <w:noProof/>
        </w:rPr>
        <w:t>34</w:t>
      </w:r>
      <w:r w:rsidRPr="00E70572">
        <w:rPr>
          <w:noProof/>
        </w:rPr>
        <w:t>:31-35.</w:t>
      </w:r>
    </w:p>
    <w:p w14:paraId="3471B6AA" w14:textId="77777777" w:rsidR="00E70572" w:rsidRPr="00E70572" w:rsidRDefault="00E70572" w:rsidP="00E70572">
      <w:pPr>
        <w:pStyle w:val="EndNoteBibliography"/>
        <w:ind w:left="720" w:hanging="720"/>
        <w:rPr>
          <w:noProof/>
        </w:rPr>
      </w:pPr>
      <w:r w:rsidRPr="00E70572">
        <w:rPr>
          <w:noProof/>
        </w:rPr>
        <w:t>C. Cuccia, B. B., Yves Richard, Amber kaye Parker, Inaki Garcia de Cortazar-Atauri, Cornelis Van Leeuwen, and Thierry Castel. 2014. Phenological model performance to warmer conditions: application to Pinot Noir in Burgundy. Journal International des Science de la Vigne et du Vin:169-178.</w:t>
      </w:r>
    </w:p>
    <w:p w14:paraId="142A1F32" w14:textId="77777777" w:rsidR="00E70572" w:rsidRPr="00E70572" w:rsidRDefault="00E70572" w:rsidP="00E70572">
      <w:pPr>
        <w:pStyle w:val="EndNoteBibliography"/>
        <w:ind w:left="720" w:hanging="720"/>
        <w:rPr>
          <w:noProof/>
        </w:rPr>
      </w:pPr>
      <w:r w:rsidRPr="00E70572">
        <w:rPr>
          <w:noProof/>
        </w:rPr>
        <w:t xml:space="preserve">Cook, B. I., and E. M. Wolkovich. 2016. Climate change decouples drought from early wine grape harvests in France. Nature Climate Change </w:t>
      </w:r>
      <w:r w:rsidRPr="00E70572">
        <w:rPr>
          <w:b/>
          <w:noProof/>
        </w:rPr>
        <w:t>6</w:t>
      </w:r>
      <w:r w:rsidRPr="00E70572">
        <w:rPr>
          <w:noProof/>
        </w:rPr>
        <w:t>.</w:t>
      </w:r>
    </w:p>
    <w:p w14:paraId="2E4393E1" w14:textId="77777777" w:rsidR="00E70572" w:rsidRPr="00E70572" w:rsidRDefault="00E70572" w:rsidP="00E70572">
      <w:pPr>
        <w:pStyle w:val="EndNoteBibliography"/>
        <w:ind w:left="720" w:hanging="720"/>
        <w:rPr>
          <w:noProof/>
        </w:rPr>
      </w:pPr>
      <w:r w:rsidRPr="00E70572">
        <w:rPr>
          <w:noProof/>
        </w:rPr>
        <w:t>Coombe, B. G. 1995a. Adoption of a system for identifying grapevine growth stages. Australian Journal of Grape and Wine Research:100-110.</w:t>
      </w:r>
    </w:p>
    <w:p w14:paraId="075D2B61" w14:textId="77777777" w:rsidR="00E70572" w:rsidRPr="00E70572" w:rsidRDefault="00E70572" w:rsidP="00E70572">
      <w:pPr>
        <w:pStyle w:val="EndNoteBibliography"/>
        <w:ind w:left="720" w:hanging="720"/>
        <w:rPr>
          <w:noProof/>
        </w:rPr>
      </w:pPr>
      <w:r w:rsidRPr="00E70572">
        <w:rPr>
          <w:noProof/>
        </w:rPr>
        <w:t xml:space="preserve">Coombe, B. G. 1995b. Growth Stages of the Grapevine: Adoption of a system for identifying grapevine growth stages. Australian Journal of Grape and Wine Research </w:t>
      </w:r>
      <w:r w:rsidRPr="00E70572">
        <w:rPr>
          <w:b/>
          <w:noProof/>
        </w:rPr>
        <w:t>1</w:t>
      </w:r>
      <w:r w:rsidRPr="00E70572">
        <w:rPr>
          <w:noProof/>
        </w:rPr>
        <w:t>:104-110.</w:t>
      </w:r>
    </w:p>
    <w:p w14:paraId="264D9C79" w14:textId="77777777" w:rsidR="00E70572" w:rsidRPr="00E70572" w:rsidRDefault="00E70572" w:rsidP="00E70572">
      <w:pPr>
        <w:pStyle w:val="EndNoteBibliography"/>
        <w:ind w:left="720" w:hanging="720"/>
        <w:rPr>
          <w:noProof/>
        </w:rPr>
      </w:pPr>
      <w:r w:rsidRPr="00E70572">
        <w:rPr>
          <w:noProof/>
        </w:rPr>
        <w:t xml:space="preserve">Duchene, E. 2016. How can grapevine genetics contribute to the adaptation to climate change? OENO One </w:t>
      </w:r>
      <w:r w:rsidRPr="00E70572">
        <w:rPr>
          <w:b/>
          <w:noProof/>
        </w:rPr>
        <w:t>50</w:t>
      </w:r>
      <w:r w:rsidRPr="00E70572">
        <w:rPr>
          <w:noProof/>
        </w:rPr>
        <w:t>.</w:t>
      </w:r>
    </w:p>
    <w:p w14:paraId="1F3FD6B4" w14:textId="77777777" w:rsidR="00E70572" w:rsidRPr="00E70572" w:rsidRDefault="00E70572" w:rsidP="00E70572">
      <w:pPr>
        <w:pStyle w:val="EndNoteBibliography"/>
        <w:ind w:left="720" w:hanging="720"/>
        <w:rPr>
          <w:noProof/>
        </w:rPr>
      </w:pPr>
      <w:r w:rsidRPr="00E70572">
        <w:rPr>
          <w:noProof/>
        </w:rPr>
        <w:t xml:space="preserve">Duchene, E., and C. Schneider. 2005. Grapevine and climatic changes: a glance at the situation in Alsace. Agronomy for Sustainable Development </w:t>
      </w:r>
      <w:r w:rsidRPr="00E70572">
        <w:rPr>
          <w:b/>
          <w:noProof/>
        </w:rPr>
        <w:t>25</w:t>
      </w:r>
      <w:r w:rsidRPr="00E70572">
        <w:rPr>
          <w:noProof/>
        </w:rPr>
        <w:t>:93-99.</w:t>
      </w:r>
    </w:p>
    <w:p w14:paraId="292ECFA6" w14:textId="77777777" w:rsidR="00E70572" w:rsidRPr="00E70572" w:rsidRDefault="00E70572" w:rsidP="00E70572">
      <w:pPr>
        <w:pStyle w:val="EndNoteBibliography"/>
        <w:ind w:left="720" w:hanging="720"/>
        <w:rPr>
          <w:noProof/>
        </w:rPr>
      </w:pPr>
      <w:r w:rsidRPr="00E70572">
        <w:rPr>
          <w:noProof/>
        </w:rPr>
        <w:t>Garcia de Cortazar-Atauri, I., I. Chuine, M. Donatelli, A. K. Parker, and C. van Leeuwen. 2010. A curvilinear process-based phenological model to study impacts of climatic change on grapevine (Vitis vinifera L.) García de Cortázar-Atauri, I.</w:t>
      </w:r>
    </w:p>
    <w:p w14:paraId="65EB2223" w14:textId="77777777" w:rsidR="00E70572" w:rsidRPr="00E70572" w:rsidRDefault="00E70572" w:rsidP="00E70572">
      <w:pPr>
        <w:pStyle w:val="EndNoteBibliography"/>
        <w:ind w:left="720" w:hanging="720"/>
        <w:rPr>
          <w:noProof/>
        </w:rPr>
      </w:pPr>
      <w:r w:rsidRPr="00E70572">
        <w:rPr>
          <w:noProof/>
        </w:rPr>
        <w:t xml:space="preserve">Greer, D., and C. Weston. 2010. Heat stress affects flowering, berry growth, sugar accumulation and photosynthesis of Vitis vinifera cv. Semillon grapevines grown in a controlled environment. Funct. Plant Biol. </w:t>
      </w:r>
      <w:r w:rsidRPr="00E70572">
        <w:rPr>
          <w:b/>
          <w:noProof/>
        </w:rPr>
        <w:t>37</w:t>
      </w:r>
      <w:r w:rsidRPr="00E70572">
        <w:rPr>
          <w:noProof/>
        </w:rPr>
        <w:t>:206-214.</w:t>
      </w:r>
    </w:p>
    <w:p w14:paraId="11118F97" w14:textId="77777777" w:rsidR="00E70572" w:rsidRPr="00E70572" w:rsidRDefault="00E70572" w:rsidP="00E70572">
      <w:pPr>
        <w:pStyle w:val="EndNoteBibliography"/>
        <w:ind w:left="720" w:hanging="720"/>
        <w:rPr>
          <w:noProof/>
        </w:rPr>
      </w:pPr>
      <w:r w:rsidRPr="00E70572">
        <w:rPr>
          <w:noProof/>
        </w:rPr>
        <w:t xml:space="preserve">Hannah, L., P. R. Roehrdanz, M. Ikegami, A. V. Shepard, M. R. Shaw, G. Tabor, L. Zhi, P. A. Marquet, and R. J. Hijmans. 2013. Climate change, wine, and conservation. Proceedings of the National Academy of Sciences </w:t>
      </w:r>
      <w:r w:rsidRPr="00E70572">
        <w:rPr>
          <w:b/>
          <w:noProof/>
        </w:rPr>
        <w:t>110</w:t>
      </w:r>
      <w:r w:rsidRPr="00E70572">
        <w:rPr>
          <w:noProof/>
        </w:rPr>
        <w:t>:6907-6912.</w:t>
      </w:r>
    </w:p>
    <w:p w14:paraId="4F603A97" w14:textId="77777777" w:rsidR="00E70572" w:rsidRPr="00E70572" w:rsidRDefault="00E70572" w:rsidP="00E70572">
      <w:pPr>
        <w:pStyle w:val="EndNoteBibliography"/>
        <w:ind w:left="720" w:hanging="720"/>
        <w:rPr>
          <w:noProof/>
        </w:rPr>
      </w:pPr>
      <w:r w:rsidRPr="00E70572">
        <w:rPr>
          <w:noProof/>
        </w:rPr>
        <w:t xml:space="preserve">Jones, G. V. 2013. Winegrape phenology. Pages 563-584 </w:t>
      </w:r>
      <w:r w:rsidRPr="00E70572">
        <w:rPr>
          <w:i/>
          <w:noProof/>
        </w:rPr>
        <w:t>in</w:t>
      </w:r>
      <w:r w:rsidRPr="00E70572">
        <w:rPr>
          <w:noProof/>
        </w:rPr>
        <w:t xml:space="preserve"> M. D. Schwartz, editor. Phenology: An Integrative Environmental Science. Springer.</w:t>
      </w:r>
    </w:p>
    <w:p w14:paraId="784F5870" w14:textId="77777777" w:rsidR="00E70572" w:rsidRPr="00E70572" w:rsidRDefault="00E70572" w:rsidP="00E70572">
      <w:pPr>
        <w:pStyle w:val="EndNoteBibliography"/>
        <w:ind w:left="720" w:hanging="720"/>
        <w:rPr>
          <w:noProof/>
        </w:rPr>
      </w:pPr>
      <w:r w:rsidRPr="00E70572">
        <w:rPr>
          <w:noProof/>
        </w:rPr>
        <w:t>Labbé, T. P., Christian, Brönnimann; Rousseau, Daniel; Franke, Jvrg; Bois, Benjamin. 2019. The longest homogenous series of grape harvest dates, Beaune 1354-2018, and its significance fo rhte understanding of past and present climate. Climate of the Past:1485-1501.</w:t>
      </w:r>
    </w:p>
    <w:p w14:paraId="500C4FB2" w14:textId="77777777" w:rsidR="00E70572" w:rsidRPr="00E70572" w:rsidRDefault="00E70572" w:rsidP="00E70572">
      <w:pPr>
        <w:pStyle w:val="EndNoteBibliography"/>
        <w:ind w:left="720" w:hanging="720"/>
        <w:rPr>
          <w:noProof/>
        </w:rPr>
      </w:pPr>
      <w:r w:rsidRPr="00E70572">
        <w:rPr>
          <w:noProof/>
        </w:rPr>
        <w:t>Lacombe, T. 2012. Contribution á l’ étude de l’histoire évolutive de la vigne cultivée ( Vitis vinifera L.) par l’analyse de la diversité génétique neutre et de gènes d’intérêt.</w:t>
      </w:r>
    </w:p>
    <w:p w14:paraId="678E5BDB" w14:textId="77777777" w:rsidR="00E70572" w:rsidRPr="00E70572" w:rsidRDefault="00E70572" w:rsidP="00E70572">
      <w:pPr>
        <w:pStyle w:val="EndNoteBibliography"/>
        <w:ind w:left="720" w:hanging="720"/>
        <w:rPr>
          <w:noProof/>
        </w:rPr>
      </w:pPr>
      <w:r w:rsidRPr="00E70572">
        <w:rPr>
          <w:noProof/>
        </w:rPr>
        <w:lastRenderedPageBreak/>
        <w:t xml:space="preserve">Menzel, A., T. H. Sparks, N. Estrella, E. Koch, A. Aasa, R. Ahas, K. Alm-KÜBler, P. Bissolli, O. G. BraslavskÁ, A. Briede, F. M. Chmielewski, Z. Crepinsek, Y. Curnel, Å. Dahl, C. Defila, A. Donnelly, Y. Filella, K. Jatczak, F. MÅGe, A. Mestre, Ø. Nordli, J. PeÑUelas, P. Pirinen, V. RemiŠOvÁ, H. Scheifinger, M. Striz, A. Susnik, A. J. H. Van Vliet, F.-E. Wielgolaski, S. Zach, and A. N. A. Zust. 2006. European phenological response to climate change matches the warming pattern. Global Change Biology </w:t>
      </w:r>
      <w:r w:rsidRPr="00E70572">
        <w:rPr>
          <w:b/>
          <w:noProof/>
        </w:rPr>
        <w:t>12</w:t>
      </w:r>
      <w:r w:rsidRPr="00E70572">
        <w:rPr>
          <w:noProof/>
        </w:rPr>
        <w:t>:1969-1976.</w:t>
      </w:r>
    </w:p>
    <w:p w14:paraId="270E1C9C" w14:textId="77777777" w:rsidR="00E70572" w:rsidRPr="00E70572" w:rsidRDefault="00E70572" w:rsidP="00E70572">
      <w:pPr>
        <w:pStyle w:val="EndNoteBibliography"/>
        <w:ind w:left="720" w:hanging="720"/>
        <w:rPr>
          <w:noProof/>
        </w:rPr>
      </w:pPr>
      <w:r w:rsidRPr="00E70572">
        <w:rPr>
          <w:noProof/>
        </w:rPr>
        <w:t xml:space="preserve">Milcu, A., R. Puga-Freitas, A. M. Ellison, M. Blouin, S. Scheu, G. T. Freschet, L. Rose, S. Barot, S. Cesarz, N. Eisenhauer, T. Girin, D. Assandri, M. Bonkowski, N. Buchmann, O. Butenschoen, S. Devidal, G. Gleixner, A. Gessler, A. Gigon, A. Greiner, C. Grignani, A. Hansart, Z. Kayler, M. Lange, J.-C. Lata, J.-F. Le Galliard, M. Lukac, N. Mannerheim, M. E. H. Müller, A. Pando, P. Rotter, M. Scherer-Lorenzen, R. Seyhun, K. Urban-Mead, A. Weigelt, L. Zavattaro, and J. Roy. 2018. Genotypic variability enhances the reproducibility of an ecological study. Nature Ecology &amp; Evolution </w:t>
      </w:r>
      <w:r w:rsidRPr="00E70572">
        <w:rPr>
          <w:b/>
          <w:noProof/>
        </w:rPr>
        <w:t>2</w:t>
      </w:r>
      <w:r w:rsidRPr="00E70572">
        <w:rPr>
          <w:noProof/>
        </w:rPr>
        <w:t>:279-287.</w:t>
      </w:r>
    </w:p>
    <w:p w14:paraId="4C5B72AA" w14:textId="77777777" w:rsidR="00E70572" w:rsidRPr="00E70572" w:rsidRDefault="00E70572" w:rsidP="00E70572">
      <w:pPr>
        <w:pStyle w:val="EndNoteBibliography"/>
        <w:ind w:left="720" w:hanging="720"/>
        <w:rPr>
          <w:noProof/>
        </w:rPr>
      </w:pPr>
      <w:r w:rsidRPr="00E70572">
        <w:rPr>
          <w:noProof/>
        </w:rPr>
        <w:t xml:space="preserve">Myles, S. 2013. Improving fruit and wine: what does genomics have to offer? Trends in Genetics </w:t>
      </w:r>
      <w:r w:rsidRPr="00E70572">
        <w:rPr>
          <w:b/>
          <w:noProof/>
        </w:rPr>
        <w:t>29</w:t>
      </w:r>
      <w:r w:rsidRPr="00E70572">
        <w:rPr>
          <w:noProof/>
        </w:rPr>
        <w:t>:190-196.</w:t>
      </w:r>
    </w:p>
    <w:p w14:paraId="6B76F9C3" w14:textId="77777777" w:rsidR="00E70572" w:rsidRPr="00E70572" w:rsidRDefault="00E70572" w:rsidP="00E70572">
      <w:pPr>
        <w:pStyle w:val="EndNoteBibliography"/>
        <w:ind w:left="720" w:hanging="720"/>
        <w:rPr>
          <w:noProof/>
        </w:rPr>
      </w:pPr>
      <w:r w:rsidRPr="00E70572">
        <w:rPr>
          <w:noProof/>
        </w:rPr>
        <w:t>Ollat, N. Q., H.; Barbeau, G.; van Leeuwen, C.; Darriet, P.; Garcia de Cortazar-Atauri, I.; Bois, B.; Ojeda H.; Duchene, E.; Lebon, E.; Vivin, P.; This, P.; Sablayrolles, J. M.; Teil, G.; Lagacherie, P.; Giraud-Heraud, E.; Neveu, P.; Touzard, H. M. 2015. Adaptation to Climate Change: strategic issues to face for the French wine industry.</w:t>
      </w:r>
    </w:p>
    <w:p w14:paraId="372B9B02" w14:textId="77777777" w:rsidR="00E70572" w:rsidRPr="00E70572" w:rsidRDefault="00E70572" w:rsidP="00E70572">
      <w:pPr>
        <w:pStyle w:val="EndNoteBibliography"/>
        <w:ind w:left="720" w:hanging="720"/>
        <w:rPr>
          <w:noProof/>
        </w:rPr>
      </w:pPr>
      <w:r w:rsidRPr="00E70572">
        <w:rPr>
          <w:noProof/>
        </w:rPr>
        <w:t>Ollat, N. T., Jean-Marc; van Leeuwen, Cornelis. 2016. Climate Change Impacts and Adaptations: New Challenges for the Wine Industry.</w:t>
      </w:r>
    </w:p>
    <w:p w14:paraId="11A3842B" w14:textId="77777777" w:rsidR="00E70572" w:rsidRPr="00E70572" w:rsidRDefault="00E70572" w:rsidP="00E70572">
      <w:pPr>
        <w:pStyle w:val="EndNoteBibliography"/>
        <w:ind w:left="720" w:hanging="720"/>
        <w:rPr>
          <w:noProof/>
        </w:rPr>
      </w:pPr>
      <w:r w:rsidRPr="00E70572">
        <w:rPr>
          <w:noProof/>
        </w:rPr>
        <w:t xml:space="preserve">Parker, A., I. G. de Cortázar-Atauri, I. Chuine, G. Barbeau, B. Bois, J.-M. Boursiquot, J.-Y. Cahurel, M. Claverie, T. Dufourcq, L. Gény, G. Guimberteau, R. W. Hofmann, O. Jacquet, T. Lacombe, C. Monamy, H. Ojeda, L. Panigai, J.-C. Payan, B. R. Lovelle, E. Rouchaud, C. Schneider, J.-L. Spring, P. Storchi, D. Tomasi, W. Trambouze, M. Trought, and C. van Leeuwen. 2013. Classification of varieties for their timing of flowering and veraison using a modelling approach: A case study for the grapevine species Vitis vinifera L. Agricultural and Forest Meteorology </w:t>
      </w:r>
      <w:r w:rsidRPr="00E70572">
        <w:rPr>
          <w:b/>
          <w:noProof/>
        </w:rPr>
        <w:t>180</w:t>
      </w:r>
      <w:r w:rsidRPr="00E70572">
        <w:rPr>
          <w:noProof/>
        </w:rPr>
        <w:t>:249-264.</w:t>
      </w:r>
    </w:p>
    <w:p w14:paraId="598A0106" w14:textId="77777777" w:rsidR="00E70572" w:rsidRPr="00E70572" w:rsidRDefault="00E70572" w:rsidP="00E70572">
      <w:pPr>
        <w:pStyle w:val="EndNoteBibliography"/>
        <w:ind w:left="720" w:hanging="720"/>
        <w:rPr>
          <w:noProof/>
        </w:rPr>
      </w:pPr>
      <w:r w:rsidRPr="00E70572">
        <w:rPr>
          <w:noProof/>
        </w:rPr>
        <w:t xml:space="preserve">Parker, A. K., I. G. De Cortazar-Atauri, C. Van Leeuwen, and I. Chuine. 2011. General phenological model to characterise the timing of flowering and veraison of Vitis vinifera L. Australian Journal of Grape and Wine Research </w:t>
      </w:r>
      <w:r w:rsidRPr="00E70572">
        <w:rPr>
          <w:b/>
          <w:noProof/>
        </w:rPr>
        <w:t>17</w:t>
      </w:r>
      <w:r w:rsidRPr="00E70572">
        <w:rPr>
          <w:noProof/>
        </w:rPr>
        <w:t>:206-216.</w:t>
      </w:r>
    </w:p>
    <w:p w14:paraId="7242C7E6" w14:textId="77777777" w:rsidR="00E70572" w:rsidRPr="00E70572" w:rsidRDefault="00E70572" w:rsidP="00E70572">
      <w:pPr>
        <w:pStyle w:val="EndNoteBibliography"/>
        <w:ind w:left="720" w:hanging="720"/>
        <w:rPr>
          <w:noProof/>
        </w:rPr>
      </w:pPr>
      <w:r w:rsidRPr="00E70572">
        <w:rPr>
          <w:noProof/>
        </w:rPr>
        <w:t xml:space="preserve">Root, T. L., J. T. Price, K. R. Hall, S. H. Schneider, C. Rosenzweig, and J. A. Pounds. 2003. Fingerprints of global warming on wild animals and plants. Nature </w:t>
      </w:r>
      <w:r w:rsidRPr="00E70572">
        <w:rPr>
          <w:b/>
          <w:noProof/>
        </w:rPr>
        <w:t>421</w:t>
      </w:r>
      <w:r w:rsidRPr="00E70572">
        <w:rPr>
          <w:noProof/>
        </w:rPr>
        <w:t>:57.</w:t>
      </w:r>
    </w:p>
    <w:p w14:paraId="2F581361" w14:textId="77777777" w:rsidR="00E70572" w:rsidRPr="00E70572" w:rsidRDefault="00E70572" w:rsidP="00E70572">
      <w:pPr>
        <w:pStyle w:val="EndNoteBibliography"/>
        <w:ind w:left="720" w:hanging="720"/>
        <w:rPr>
          <w:noProof/>
        </w:rPr>
      </w:pPr>
      <w:r w:rsidRPr="00E70572">
        <w:rPr>
          <w:noProof/>
        </w:rPr>
        <w:t xml:space="preserve">Schultz, H. R., and G. V. Jones. 2010. Climate Induced Historic and Future Changes in Viticulture. Journal of Wine Research </w:t>
      </w:r>
      <w:r w:rsidRPr="00E70572">
        <w:rPr>
          <w:b/>
          <w:noProof/>
        </w:rPr>
        <w:t>21</w:t>
      </w:r>
      <w:r w:rsidRPr="00E70572">
        <w:rPr>
          <w:noProof/>
        </w:rPr>
        <w:t>:137-145.</w:t>
      </w:r>
    </w:p>
    <w:p w14:paraId="64726C78" w14:textId="77777777" w:rsidR="00E70572" w:rsidRPr="00E70572" w:rsidRDefault="00E70572" w:rsidP="00E70572">
      <w:pPr>
        <w:pStyle w:val="EndNoteBibliography"/>
        <w:ind w:left="720" w:hanging="720"/>
        <w:rPr>
          <w:noProof/>
        </w:rPr>
      </w:pPr>
      <w:r w:rsidRPr="00E70572">
        <w:rPr>
          <w:noProof/>
        </w:rPr>
        <w:t>Wolkovich, E. M., D. O. Burge, M. A. Walker, and K. A. Nicholas. 2017. Phenological diversity provides opportunities for climate change adaptation in winegrapes. Pages 905-912.</w:t>
      </w:r>
    </w:p>
    <w:p w14:paraId="4AF4E57A" w14:textId="77777777" w:rsidR="00E70572" w:rsidRPr="00E70572" w:rsidRDefault="00E70572" w:rsidP="00E70572">
      <w:pPr>
        <w:pStyle w:val="EndNoteBibliography"/>
        <w:ind w:left="720" w:hanging="720"/>
        <w:rPr>
          <w:noProof/>
        </w:rPr>
      </w:pPr>
      <w:r w:rsidRPr="00E70572">
        <w:rPr>
          <w:noProof/>
        </w:rPr>
        <w:t xml:space="preserve">Zaka, S., L. Q. Ahmed, A. J. Escobar-Gutiérrez, F. Gastal, B. Julier, and G. Louarn. 2017. How variable are non-linear developmental responses to temperature in two perennial forage species? Agricultural and Forest Meteorology </w:t>
      </w:r>
      <w:r w:rsidRPr="00E70572">
        <w:rPr>
          <w:b/>
          <w:noProof/>
        </w:rPr>
        <w:t>232</w:t>
      </w:r>
      <w:r w:rsidRPr="00E70572">
        <w:rPr>
          <w:noProof/>
        </w:rPr>
        <w:t>:433-442.</w:t>
      </w:r>
    </w:p>
    <w:p w14:paraId="0D849D18" w14:textId="77777777" w:rsidR="00E70572" w:rsidRPr="00E70572" w:rsidRDefault="00E70572" w:rsidP="00E70572">
      <w:pPr>
        <w:pStyle w:val="EndNoteBibliography"/>
        <w:ind w:left="720" w:hanging="720"/>
        <w:rPr>
          <w:noProof/>
        </w:rPr>
      </w:pPr>
      <w:r w:rsidRPr="00E70572">
        <w:rPr>
          <w:noProof/>
        </w:rPr>
        <w:t xml:space="preserve">Zaka, S., E. Frak, B. Julier, F. Gastal, and G. Louarn. 2016. Intraspecific variation in thermal acclimation of photosynthesis across a range of temperatures in a perennial crop. AoB PLANTS </w:t>
      </w:r>
      <w:r w:rsidRPr="00E70572">
        <w:rPr>
          <w:b/>
          <w:noProof/>
        </w:rPr>
        <w:t>8</w:t>
      </w:r>
      <w:r w:rsidRPr="00E70572">
        <w:rPr>
          <w:noProof/>
        </w:rPr>
        <w:t>.</w:t>
      </w:r>
    </w:p>
    <w:p w14:paraId="1B19B022" w14:textId="158AEBCC" w:rsidR="00892D3F" w:rsidRDefault="00037FB1">
      <w:pPr>
        <w:rPr>
          <w:rFonts w:ascii="Calibri" w:hAnsi="Calibri"/>
          <w:b/>
          <w:bCs/>
        </w:rPr>
      </w:pPr>
      <w:r>
        <w:rPr>
          <w:rFonts w:ascii="Calibri" w:hAnsi="Calibri"/>
          <w:b/>
          <w:bCs/>
        </w:rPr>
        <w:fldChar w:fldCharType="end"/>
      </w:r>
    </w:p>
    <w:sectPr w:rsidR="00892D3F"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Parker, Amber" w:date="2019-10-31T11:26:00Z" w:initials="PA">
    <w:p w14:paraId="7471401A" w14:textId="77777777" w:rsidR="00434599" w:rsidRDefault="00434599" w:rsidP="00434599">
      <w:pPr>
        <w:pStyle w:val="CommentText"/>
      </w:pPr>
      <w:r>
        <w:rPr>
          <w:rStyle w:val="CommentReference"/>
        </w:rPr>
        <w:annotationRef/>
      </w:r>
      <w:r>
        <w:t xml:space="preserve">You should </w:t>
      </w:r>
      <w:proofErr w:type="spellStart"/>
      <w:proofErr w:type="gramStart"/>
      <w:r>
        <w:t>includes</w:t>
      </w:r>
      <w:proofErr w:type="spellEnd"/>
      <w:proofErr w:type="gramEnd"/>
      <w:r>
        <w:t xml:space="preserve"> references that have monitored earlier phenology for grapevines (Garcia de </w:t>
      </w:r>
      <w:proofErr w:type="spellStart"/>
      <w:r>
        <w:t>Cortazar</w:t>
      </w:r>
      <w:proofErr w:type="spellEnd"/>
      <w:r>
        <w:t xml:space="preserve"> </w:t>
      </w:r>
      <w:proofErr w:type="spellStart"/>
      <w:r>
        <w:t>Atauri</w:t>
      </w:r>
      <w:proofErr w:type="spellEnd"/>
      <w:r>
        <w:t xml:space="preserve"> et al. 2017, Duchene and Schneider 2005)</w:t>
      </w:r>
    </w:p>
  </w:comment>
  <w:comment w:id="8" w:author="Elizabeth Wolkovich" w:date="2019-11-15T16:48:00Z" w:initials="EW">
    <w:p w14:paraId="50C59E05" w14:textId="27D5868E" w:rsidR="00DD0E2B" w:rsidRDefault="00DD0E2B">
      <w:pPr>
        <w:pStyle w:val="CommentText"/>
      </w:pPr>
      <w:r>
        <w:rPr>
          <w:rStyle w:val="CommentReference"/>
        </w:rPr>
        <w:annotationRef/>
      </w:r>
      <w:r>
        <w:t>If easy, maybe cite some OLD papers (so we’re not calling out recent authors) and which varieties they focus on.</w:t>
      </w:r>
    </w:p>
  </w:comment>
  <w:comment w:id="15" w:author="Parker, Amber" w:date="2019-11-15T16:57:00Z" w:initials="PA">
    <w:p w14:paraId="60CDB467" w14:textId="30DB7E56" w:rsidR="00DD0E2B" w:rsidRDefault="00DD0E2B">
      <w:pPr>
        <w:pStyle w:val="CommentText"/>
      </w:pPr>
      <w:r>
        <w:rPr>
          <w:rStyle w:val="CommentReference"/>
        </w:rPr>
        <w:annotationRef/>
      </w:r>
      <w:r>
        <w:t xml:space="preserve">Add work by Keller, </w:t>
      </w:r>
      <w:proofErr w:type="spellStart"/>
      <w:r>
        <w:t>Eltom</w:t>
      </w:r>
      <w:proofErr w:type="spellEnd"/>
      <w:r>
        <w:t xml:space="preserve"> and others who have investigated pre-flowering temperature impacts on flower structure and </w:t>
      </w:r>
      <w:proofErr w:type="spellStart"/>
      <w:r>
        <w:t>fruitset</w:t>
      </w:r>
      <w:proofErr w:type="spellEnd"/>
      <w:r>
        <w:t>. Suggest that this section is rewritten.</w:t>
      </w:r>
    </w:p>
    <w:p w14:paraId="7C34FA22" w14:textId="77777777" w:rsidR="00DD0E2B" w:rsidRDefault="00DD0E2B">
      <w:pPr>
        <w:pStyle w:val="CommentText"/>
      </w:pPr>
    </w:p>
    <w:p w14:paraId="176CF738" w14:textId="78689A9D" w:rsidR="00DD0E2B" w:rsidRDefault="00DD0E2B">
      <w:pPr>
        <w:pStyle w:val="CommentText"/>
      </w:pPr>
      <w:r w:rsidRPr="00767982">
        <w:rPr>
          <w:b/>
        </w:rPr>
        <w:t>Lizzie says:</w:t>
      </w:r>
      <w:r>
        <w:t xml:space="preserve"> Since we don’t have </w:t>
      </w:r>
      <w:proofErr w:type="spellStart"/>
      <w:r>
        <w:t>fruitset</w:t>
      </w:r>
      <w:proofErr w:type="spellEnd"/>
      <w:r>
        <w:t xml:space="preserve">, I would not focus on those refs here – but DO add them to discussion where we should mention that </w:t>
      </w:r>
      <w:proofErr w:type="spellStart"/>
      <w:r>
        <w:t>fruitset</w:t>
      </w:r>
      <w:proofErr w:type="spellEnd"/>
      <w:r>
        <w:t xml:space="preserve"> would be good to follow. </w:t>
      </w:r>
    </w:p>
  </w:comment>
  <w:comment w:id="18" w:author="Parker, Amber" w:date="2019-10-31T12:00:00Z" w:initials="PA">
    <w:p w14:paraId="085490C7" w14:textId="65C8FA9B" w:rsidR="00DD0E2B" w:rsidRDefault="00DD0E2B">
      <w:pPr>
        <w:pStyle w:val="CommentText"/>
      </w:pPr>
      <w:r>
        <w:rPr>
          <w:rStyle w:val="CommentReference"/>
        </w:rPr>
        <w:annotationRef/>
      </w:r>
      <w:r>
        <w:t xml:space="preserve">How many </w:t>
      </w:r>
      <w:proofErr w:type="spellStart"/>
      <w:r>
        <w:t>litres</w:t>
      </w:r>
      <w:proofErr w:type="spellEnd"/>
      <w:r>
        <w:t>?</w:t>
      </w:r>
    </w:p>
  </w:comment>
  <w:comment w:id="21" w:author="Parker, Amber" w:date="2019-10-31T12:01:00Z" w:initials="PA">
    <w:p w14:paraId="6A4304F1" w14:textId="3EA79916" w:rsidR="00DD0E2B" w:rsidRDefault="00DD0E2B">
      <w:pPr>
        <w:pStyle w:val="CommentText"/>
      </w:pPr>
      <w:r>
        <w:rPr>
          <w:rStyle w:val="CommentReference"/>
        </w:rPr>
        <w:annotationRef/>
      </w:r>
      <w:r>
        <w:t>Any nutrient additions? What was the watering process?</w:t>
      </w:r>
    </w:p>
  </w:comment>
  <w:comment w:id="22" w:author="Parker, Amber" w:date="2019-11-15T16:59:00Z" w:initials="PA">
    <w:p w14:paraId="3EA8C758" w14:textId="111A38A8" w:rsidR="00DD0E2B" w:rsidRDefault="00DD0E2B">
      <w:pPr>
        <w:pStyle w:val="CommentText"/>
      </w:pPr>
      <w:r>
        <w:rPr>
          <w:rStyle w:val="CommentReference"/>
        </w:rPr>
        <w:annotationRef/>
      </w:r>
      <w:r>
        <w:t xml:space="preserve">Did you count berries to assess </w:t>
      </w:r>
      <w:proofErr w:type="spellStart"/>
      <w:r>
        <w:t>fruitset</w:t>
      </w:r>
      <w:proofErr w:type="spellEnd"/>
      <w:r>
        <w:t>?</w:t>
      </w:r>
    </w:p>
    <w:p w14:paraId="7E954982" w14:textId="77777777" w:rsidR="00DD0E2B" w:rsidRDefault="00DD0E2B">
      <w:pPr>
        <w:pStyle w:val="CommentText"/>
      </w:pPr>
    </w:p>
    <w:p w14:paraId="40320287" w14:textId="2DC6DE6E" w:rsidR="00DD0E2B" w:rsidRDefault="00DD0E2B">
      <w:pPr>
        <w:pStyle w:val="CommentText"/>
      </w:pPr>
      <w:r w:rsidRPr="00FB7069">
        <w:rPr>
          <w:b/>
        </w:rPr>
        <w:t>Lizzie says:</w:t>
      </w:r>
      <w:r>
        <w:t xml:space="preserve"> We can address this in the discussion with a short paragraph on how we didn’t do </w:t>
      </w:r>
      <w:proofErr w:type="gramStart"/>
      <w:r>
        <w:t>this</w:t>
      </w:r>
      <w:proofErr w:type="gramEnd"/>
      <w:r>
        <w:t xml:space="preserve"> but future studies should. Here we can just say when we STOPPED observing plant phenology. </w:t>
      </w:r>
    </w:p>
  </w:comment>
  <w:comment w:id="23" w:author="Elizabeth Wolkovich" w:date="2019-11-15T17:09:00Z" w:initials="EW">
    <w:p w14:paraId="4DDD4D84" w14:textId="3D589D02" w:rsidR="00DD0E2B" w:rsidRDefault="00DD0E2B">
      <w:pPr>
        <w:pStyle w:val="CommentText"/>
      </w:pPr>
      <w:r>
        <w:rPr>
          <w:rStyle w:val="CommentReference"/>
        </w:rPr>
        <w:annotationRef/>
      </w:r>
      <w:r>
        <w:t>Since I think you know better what you measured and monitored, I left the edits here for you to review and check.</w:t>
      </w:r>
    </w:p>
  </w:comment>
  <w:comment w:id="24" w:author="Parker, Amber" w:date="2019-10-31T11:46:00Z" w:initials="PA">
    <w:p w14:paraId="01B7072E" w14:textId="6B2C1F65" w:rsidR="00DD0E2B" w:rsidRDefault="00DD0E2B">
      <w:pPr>
        <w:pStyle w:val="CommentText"/>
      </w:pPr>
      <w:r>
        <w:rPr>
          <w:rStyle w:val="CommentReference"/>
        </w:rPr>
        <w:annotationRef/>
      </w:r>
      <w:r>
        <w:t xml:space="preserve">This is confusing. Do you mean most did not produce an inflorescence (and therefore did not go on to subsequent testing and different temperatures in the chamber) or do you mean most did not go through flowering (EL 19-26)? My understanding is that you lost a lot of the plants before testing temperatures during the flowering process due to the lack of formation or abortion of inflorescences. If that is the case I would carefully consider where to focus this. Do you want to highlight both the variability in using potted vines to produce inflorescences and the </w:t>
      </w:r>
      <w:proofErr w:type="spellStart"/>
      <w:r>
        <w:t>differents</w:t>
      </w:r>
      <w:proofErr w:type="spellEnd"/>
      <w:r>
        <w:t xml:space="preserve"> in individual flower abortion at high temperatures or just the latter? This will determine how you frame the results.</w:t>
      </w:r>
    </w:p>
  </w:comment>
  <w:comment w:id="25" w:author="Andrew Walker" w:date="2019-11-15T17:10:00Z" w:initials="AW">
    <w:p w14:paraId="3F9E9F33" w14:textId="3EE91612" w:rsidR="00DD0E2B" w:rsidRDefault="00DD0E2B">
      <w:pPr>
        <w:pStyle w:val="CommentText"/>
      </w:pPr>
      <w:r>
        <w:rPr>
          <w:rStyle w:val="CommentReference"/>
        </w:rPr>
        <w:annotationRef/>
      </w:r>
      <w:r>
        <w:t>Do you know diameters at the first node?</w:t>
      </w:r>
    </w:p>
    <w:p w14:paraId="0F00795F" w14:textId="6AAE1905" w:rsidR="00DD0E2B" w:rsidRDefault="00DD0E2B">
      <w:pPr>
        <w:pStyle w:val="CommentText"/>
      </w:pPr>
    </w:p>
    <w:p w14:paraId="3402C00A" w14:textId="77777777" w:rsidR="00DD0E2B" w:rsidRDefault="00DD0E2B">
      <w:pPr>
        <w:pStyle w:val="CommentText"/>
      </w:pPr>
      <w:r>
        <w:t>Lizzie says: I assume no ... so you can just delete this comment (but email me to let me know so I can tell Andy).</w:t>
      </w:r>
    </w:p>
  </w:comment>
  <w:comment w:id="31" w:author="Parker, Amber" w:date="2019-10-31T11:51:00Z" w:initials="PA">
    <w:p w14:paraId="3E9A8591" w14:textId="18F70A59" w:rsidR="00DD0E2B" w:rsidRDefault="00DD0E2B">
      <w:pPr>
        <w:pStyle w:val="CommentText"/>
      </w:pPr>
      <w:r>
        <w:rPr>
          <w:rStyle w:val="CommentReference"/>
        </w:rPr>
        <w:annotationRef/>
      </w:r>
      <w:r>
        <w:t xml:space="preserve">Any details about varietal differences and similarities? This would make the results more comprehensive. If </w:t>
      </w:r>
      <w:proofErr w:type="spellStart"/>
      <w:r>
        <w:t>its</w:t>
      </w:r>
      <w:proofErr w:type="spellEnd"/>
      <w:r>
        <w:t xml:space="preserve"> not included due to low replication could k-clustering methods work or GLMs for missing data?</w:t>
      </w:r>
    </w:p>
  </w:comment>
  <w:comment w:id="32" w:author="Parker, Amber" w:date="2019-10-31T14:03:00Z" w:initials="PA">
    <w:p w14:paraId="5A4B93A6" w14:textId="632E44C2" w:rsidR="00DD0E2B" w:rsidRDefault="00DD0E2B">
      <w:pPr>
        <w:pStyle w:val="CommentText"/>
      </w:pPr>
      <w:r>
        <w:rPr>
          <w:rStyle w:val="CommentReference"/>
        </w:rPr>
        <w:annotationRef/>
      </w:r>
      <w:r>
        <w:t xml:space="preserve">I would also consider integrating some of the very early work by Staudt and </w:t>
      </w:r>
      <w:proofErr w:type="spellStart"/>
      <w:r>
        <w:t>Buttrose</w:t>
      </w:r>
      <w:proofErr w:type="spellEnd"/>
      <w:r>
        <w:t xml:space="preserve"> around temperature and flowering, as well as my other suggestion around </w:t>
      </w:r>
      <w:proofErr w:type="spellStart"/>
      <w:r>
        <w:t>Kellers</w:t>
      </w:r>
      <w:proofErr w:type="spellEnd"/>
      <w:r>
        <w:t xml:space="preserve"> and </w:t>
      </w:r>
      <w:proofErr w:type="spellStart"/>
      <w:r>
        <w:t>Eltoms</w:t>
      </w:r>
      <w:proofErr w:type="spellEnd"/>
      <w:r>
        <w:t xml:space="preserve"> works</w:t>
      </w:r>
    </w:p>
  </w:comment>
  <w:comment w:id="33" w:author="Inaki Garcia-De-Cortazar-Atauri" w:date="2019-11-05T11:57:00Z" w:initials="IG">
    <w:p w14:paraId="0D656F05" w14:textId="2A0D71C0" w:rsidR="00DD0E2B" w:rsidRDefault="00DD0E2B">
      <w:pPr>
        <w:pStyle w:val="CommentText"/>
      </w:pPr>
      <w:r>
        <w:rPr>
          <w:rStyle w:val="CommentReference"/>
        </w:rPr>
        <w:annotationRef/>
      </w:r>
      <w:r>
        <w:t xml:space="preserve">If we look the values of the mean points in figure 3 for 10% </w:t>
      </w:r>
      <w:proofErr w:type="gramStart"/>
      <w:r>
        <w:t>flowering</w:t>
      </w:r>
      <w:proofErr w:type="gramEnd"/>
      <w:r>
        <w:t xml:space="preserve"> there is a trend of the points to show a kind </w:t>
      </w:r>
      <w:proofErr w:type="spellStart"/>
      <w:r>
        <w:t>f</w:t>
      </w:r>
      <w:proofErr w:type="spellEnd"/>
      <w:r>
        <w:t xml:space="preserve"> curve similar to those proposed by Wang and Engel. </w:t>
      </w:r>
    </w:p>
    <w:p w14:paraId="60D1AA0A" w14:textId="003D38FE" w:rsidR="00DD0E2B" w:rsidRDefault="00DD0E2B">
      <w:pPr>
        <w:pStyle w:val="CommentText"/>
      </w:pPr>
      <w:proofErr w:type="gramStart"/>
      <w:r>
        <w:t>However</w:t>
      </w:r>
      <w:proofErr w:type="gramEnd"/>
      <w:r>
        <w:t xml:space="preserve"> it is not possible to confirm this result in 50% because you do not have always the values for the same varieties and the same plants. </w:t>
      </w:r>
    </w:p>
    <w:p w14:paraId="47C02B69" w14:textId="1E5D2FCD" w:rsidR="00DD0E2B" w:rsidRDefault="00DD0E2B">
      <w:pPr>
        <w:pStyle w:val="CommentText"/>
      </w:pPr>
    </w:p>
    <w:p w14:paraId="77FF93DA" w14:textId="75F1E375" w:rsidR="00DD0E2B" w:rsidRDefault="00DD0E2B">
      <w:pPr>
        <w:pStyle w:val="CommentText"/>
      </w:pPr>
      <w:r>
        <w:t xml:space="preserve">Moreover, we can also consider that the current experimental plan does not allow to complete exclude this hypothesis (delay under warmer and colder conditions. </w:t>
      </w:r>
    </w:p>
    <w:p w14:paraId="5BB0016E" w14:textId="0A33B19B" w:rsidR="00DD0E2B" w:rsidRDefault="00DD0E2B">
      <w:pPr>
        <w:pStyle w:val="CommentText"/>
      </w:pPr>
    </w:p>
    <w:p w14:paraId="7C313636" w14:textId="4753993D" w:rsidR="00DD0E2B" w:rsidRDefault="00DD0E2B">
      <w:pPr>
        <w:pStyle w:val="CommentText"/>
      </w:pPr>
      <w:proofErr w:type="gramStart"/>
      <w:r>
        <w:t>Finally</w:t>
      </w:r>
      <w:proofErr w:type="gramEnd"/>
      <w:r>
        <w:t xml:space="preserve"> that can open the possibility to explore other ways to represent temperature response. </w:t>
      </w:r>
    </w:p>
  </w:comment>
  <w:comment w:id="36" w:author="Inaki Garcia-De-Cortazar-Atauri" w:date="2019-11-15T17:18:00Z" w:initials="IG">
    <w:p w14:paraId="47C977C0" w14:textId="77777777" w:rsidR="00DD0E2B" w:rsidRDefault="00DD0E2B">
      <w:pPr>
        <w:pStyle w:val="CommentText"/>
      </w:pPr>
      <w:r>
        <w:rPr>
          <w:rStyle w:val="CommentReference"/>
        </w:rPr>
        <w:annotationRef/>
      </w:r>
      <w:r>
        <w:t xml:space="preserve">There </w:t>
      </w:r>
      <w:proofErr w:type="gramStart"/>
      <w:r>
        <w:t>is</w:t>
      </w:r>
      <w:proofErr w:type="gramEnd"/>
      <w:r>
        <w:t xml:space="preserve"> also other points for me they are important: </w:t>
      </w:r>
    </w:p>
    <w:p w14:paraId="15F3058D" w14:textId="7E20382E" w:rsidR="00DD0E2B" w:rsidRDefault="00DD0E2B" w:rsidP="00E26DB1">
      <w:pPr>
        <w:pStyle w:val="CommentText"/>
        <w:numPr>
          <w:ilvl w:val="0"/>
          <w:numId w:val="3"/>
        </w:numPr>
      </w:pPr>
      <w:r>
        <w:t xml:space="preserve"> how to observe things that finally do not happen? In other words: it is complicate to evaluate the impact of high temperatures on flowering if </w:t>
      </w:r>
      <w:proofErr w:type="gramStart"/>
      <w:r>
        <w:t>finally</w:t>
      </w:r>
      <w:proofErr w:type="gramEnd"/>
      <w:r>
        <w:t xml:space="preserve"> first steps of flowering are blocked by these temperatures.</w:t>
      </w:r>
    </w:p>
    <w:p w14:paraId="21103F66" w14:textId="5DF930F3" w:rsidR="00DD0E2B" w:rsidRDefault="00DD0E2B" w:rsidP="00E26DB1">
      <w:pPr>
        <w:pStyle w:val="CommentText"/>
        <w:numPr>
          <w:ilvl w:val="0"/>
          <w:numId w:val="3"/>
        </w:numPr>
      </w:pPr>
      <w:r>
        <w:t xml:space="preserve"> It could be interesting to explore very different temperatures in order to define high and low limits (I say this as a perspective of this work). </w:t>
      </w:r>
    </w:p>
    <w:p w14:paraId="3BD7C8CC" w14:textId="502BBDF2" w:rsidR="00DD0E2B" w:rsidRDefault="00DD0E2B" w:rsidP="00F9515A">
      <w:pPr>
        <w:pStyle w:val="CommentText"/>
      </w:pPr>
    </w:p>
    <w:p w14:paraId="3922D13E" w14:textId="3F52C7CB" w:rsidR="00DD0E2B" w:rsidRDefault="00DD0E2B" w:rsidP="00F9515A">
      <w:pPr>
        <w:pStyle w:val="CommentText"/>
      </w:pPr>
      <w:r w:rsidRPr="00DA39C3">
        <w:rPr>
          <w:b/>
        </w:rPr>
        <w:t>Lizzie says:</w:t>
      </w:r>
      <w:r>
        <w:t xml:space="preserve"> I tried to address </w:t>
      </w:r>
      <w:proofErr w:type="spellStart"/>
      <w:r>
        <w:t>Iñaki's</w:t>
      </w:r>
      <w:proofErr w:type="spellEnd"/>
      <w:r>
        <w:t xml:space="preserve"> first point above in our opening discussion paragraph. </w:t>
      </w:r>
    </w:p>
  </w:comment>
  <w:comment w:id="37" w:author="Parker, Amber" w:date="2019-11-15T17:34:00Z" w:initials="PA">
    <w:p w14:paraId="0137BDF8" w14:textId="59A4A67A" w:rsidR="00DD0E2B" w:rsidRDefault="00DD0E2B">
      <w:pPr>
        <w:pStyle w:val="CommentText"/>
      </w:pPr>
      <w:r>
        <w:rPr>
          <w:rStyle w:val="CommentReference"/>
        </w:rPr>
        <w:annotationRef/>
      </w:r>
      <w:r>
        <w:t>If this is going to be included it should address why in terms of the physiologically this may be happening. If it was an experimentation set up issue, then it should not really be the focus of the paper and we should focus on the results with the vines that did go into the chambers only.</w:t>
      </w:r>
    </w:p>
    <w:p w14:paraId="3E5F01BC" w14:textId="77777777" w:rsidR="00DD0E2B" w:rsidRDefault="00DD0E2B">
      <w:pPr>
        <w:pStyle w:val="CommentText"/>
      </w:pPr>
    </w:p>
    <w:p w14:paraId="5DD24D68" w14:textId="7BA93039" w:rsidR="00DD0E2B" w:rsidRDefault="00DD0E2B">
      <w:pPr>
        <w:pStyle w:val="CommentText"/>
      </w:pPr>
      <w:r w:rsidRPr="00C6329C">
        <w:rPr>
          <w:b/>
        </w:rPr>
        <w:t>Lizzie says:</w:t>
      </w:r>
      <w:r>
        <w:t xml:space="preserve"> I think when we clarify our terms in the methods and </w:t>
      </w:r>
      <w:proofErr w:type="gramStart"/>
      <w:r>
        <w:t>results</w:t>
      </w:r>
      <w:proofErr w:type="gramEnd"/>
      <w:r>
        <w:t xml:space="preserve"> we’ll have done what we can to deal with this concern. Just leaving it here in case you have other ideas or thoughts. </w:t>
      </w:r>
    </w:p>
  </w:comment>
  <w:comment w:id="38" w:author="Elizabeth Wolkovich" w:date="2019-11-15T17:26:00Z" w:initials="EW">
    <w:p w14:paraId="6A9FBAED" w14:textId="0095F8C0" w:rsidR="00DD0E2B" w:rsidRDefault="00DD0E2B">
      <w:pPr>
        <w:pStyle w:val="CommentText"/>
      </w:pPr>
      <w:r>
        <w:rPr>
          <w:rStyle w:val="CommentReference"/>
        </w:rPr>
        <w:annotationRef/>
      </w:r>
      <w:r>
        <w:t>Tried to align a little more with special issue, see what you think.</w:t>
      </w:r>
    </w:p>
  </w:comment>
  <w:comment w:id="39" w:author="Elizabeth Wolkovich" w:date="2019-11-15T17:05:00Z" w:initials="EW">
    <w:p w14:paraId="5A4E5257" w14:textId="17D35F1F" w:rsidR="00DD0E2B" w:rsidRDefault="00DD0E2B">
      <w:pPr>
        <w:pStyle w:val="CommentText"/>
      </w:pPr>
      <w:r>
        <w:rPr>
          <w:rStyle w:val="CommentReference"/>
        </w:rPr>
        <w:annotationRef/>
      </w:r>
      <w:r>
        <w:t xml:space="preserve">In </w:t>
      </w:r>
      <w:r w:rsidRPr="00961FC0">
        <w:rPr>
          <w:b/>
        </w:rPr>
        <w:t>all</w:t>
      </w:r>
      <w:r>
        <w:t xml:space="preserve"> figures, it would be good to add the stats to the captions. I know we have them in the main text too, but no harm in adding them here. They can go in the captions OR on the figures themselves. Up to you!</w:t>
      </w:r>
    </w:p>
  </w:comment>
  <w:comment w:id="40" w:author="Elizabeth Wolkovich" w:date="2019-11-15T17:06:00Z" w:initials="EW">
    <w:p w14:paraId="081FA982" w14:textId="05E92457" w:rsidR="00DD0E2B" w:rsidRDefault="00DD0E2B">
      <w:pPr>
        <w:pStyle w:val="CommentText"/>
      </w:pPr>
      <w:r>
        <w:rPr>
          <w:rStyle w:val="CommentReference"/>
        </w:rPr>
        <w:annotationRef/>
      </w:r>
      <w:r>
        <w:t>Again, add stats if you can and maybe here again say which varieties and how many of each.</w:t>
      </w:r>
    </w:p>
  </w:comment>
  <w:comment w:id="41" w:author="Parker, Amber" w:date="2019-11-15T17:22:00Z" w:initials="PA">
    <w:p w14:paraId="6407C816" w14:textId="1C3071B4" w:rsidR="00DD0E2B" w:rsidRDefault="00DD0E2B">
      <w:pPr>
        <w:pStyle w:val="CommentText"/>
      </w:pPr>
      <w:r>
        <w:rPr>
          <w:rStyle w:val="CommentReference"/>
        </w:rPr>
        <w:annotationRef/>
      </w:r>
      <w:r>
        <w:t>This is not needed</w:t>
      </w:r>
    </w:p>
    <w:p w14:paraId="6FCD5A4D" w14:textId="77777777" w:rsidR="00DD0E2B" w:rsidRDefault="00DD0E2B">
      <w:pPr>
        <w:pStyle w:val="CommentText"/>
      </w:pPr>
    </w:p>
    <w:p w14:paraId="340E392E" w14:textId="2203DA7A" w:rsidR="00DD0E2B" w:rsidRDefault="00DD0E2B">
      <w:pPr>
        <w:pStyle w:val="CommentText"/>
      </w:pPr>
      <w:r w:rsidRPr="00D91F2D">
        <w:rPr>
          <w:b/>
        </w:rPr>
        <w:t>Lizzie says</w:t>
      </w:r>
      <w:r>
        <w:t xml:space="preserve"> – I guess we can delete it. We show it in Figure </w:t>
      </w:r>
      <w:proofErr w:type="gramStart"/>
      <w:r>
        <w:t>1</w:t>
      </w:r>
      <w:proofErr w:type="gramEnd"/>
      <w:r>
        <w:t xml:space="preserve"> so it is sort of duplicated. </w:t>
      </w:r>
    </w:p>
  </w:comment>
  <w:comment w:id="42" w:author="Inaki Garcia-De-Cortazar-Atauri" w:date="2019-11-05T12:09:00Z" w:initials="IG">
    <w:p w14:paraId="545784FF" w14:textId="1FD5D81B" w:rsidR="00DD0E2B" w:rsidRDefault="00DD0E2B">
      <w:pPr>
        <w:pStyle w:val="CommentText"/>
      </w:pPr>
      <w:r>
        <w:rPr>
          <w:rStyle w:val="CommentReference"/>
        </w:rPr>
        <w:annotationRef/>
      </w:r>
      <w:r>
        <w:t>Check references</w:t>
      </w:r>
    </w:p>
  </w:comment>
  <w:comment w:id="43" w:author="Elizabeth Wolkovich" w:date="2019-11-15T17:09:00Z" w:initials="EW">
    <w:p w14:paraId="376145EF" w14:textId="61BD24EE" w:rsidR="00DD0E2B" w:rsidRDefault="00DD0E2B">
      <w:pPr>
        <w:pStyle w:val="CommentText"/>
      </w:pPr>
      <w:r>
        <w:rPr>
          <w:rStyle w:val="CommentReference"/>
        </w:rPr>
        <w:annotationRef/>
      </w:r>
      <w:r>
        <w:t>A pain, but we should clean up the re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01A" w15:done="0"/>
  <w15:commentEx w15:paraId="50C59E05" w15:done="0"/>
  <w15:commentEx w15:paraId="176CF738" w15:done="0"/>
  <w15:commentEx w15:paraId="085490C7" w15:done="0"/>
  <w15:commentEx w15:paraId="6A4304F1" w15:done="0"/>
  <w15:commentEx w15:paraId="40320287" w15:done="0"/>
  <w15:commentEx w15:paraId="4DDD4D84" w15:done="0"/>
  <w15:commentEx w15:paraId="01B7072E" w15:done="0"/>
  <w15:commentEx w15:paraId="3402C00A" w15:done="0"/>
  <w15:commentEx w15:paraId="3E9A8591" w15:done="0"/>
  <w15:commentEx w15:paraId="5A4B93A6" w15:done="0"/>
  <w15:commentEx w15:paraId="7C313636" w15:done="0"/>
  <w15:commentEx w15:paraId="3922D13E" w15:done="0"/>
  <w15:commentEx w15:paraId="5DD24D68" w15:done="0"/>
  <w15:commentEx w15:paraId="6A9FBAED" w15:done="0"/>
  <w15:commentEx w15:paraId="5A4E5257" w15:done="0"/>
  <w15:commentEx w15:paraId="081FA982" w15:done="0"/>
  <w15:commentEx w15:paraId="340E392E" w15:done="0"/>
  <w15:commentEx w15:paraId="545784FF" w15:done="0"/>
  <w15:commentEx w15:paraId="376145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C59E05" w16cid:durableId="217CC3D0"/>
  <w16cid:commentId w16cid:paraId="176CF738" w16cid:durableId="217CC3D1"/>
  <w16cid:commentId w16cid:paraId="085490C7" w16cid:durableId="2173AF9A"/>
  <w16cid:commentId w16cid:paraId="6A4304F1" w16cid:durableId="2173AF9B"/>
  <w16cid:commentId w16cid:paraId="40320287" w16cid:durableId="217CC3D4"/>
  <w16cid:commentId w16cid:paraId="4DDD4D84" w16cid:durableId="217CC3D5"/>
  <w16cid:commentId w16cid:paraId="01B7072E" w16cid:durableId="2173AFA0"/>
  <w16cid:commentId w16cid:paraId="3402C00A" w16cid:durableId="217CC3D8"/>
  <w16cid:commentId w16cid:paraId="3E9A8591" w16cid:durableId="2173AFA4"/>
  <w16cid:commentId w16cid:paraId="5A4B93A6" w16cid:durableId="2173AFA6"/>
  <w16cid:commentId w16cid:paraId="7C313636" w16cid:durableId="2173AFA8"/>
  <w16cid:commentId w16cid:paraId="3922D13E" w16cid:durableId="217CC3E2"/>
  <w16cid:commentId w16cid:paraId="5DD24D68" w16cid:durableId="217CC3E3"/>
  <w16cid:commentId w16cid:paraId="6A9FBAED" w16cid:durableId="217CC3E4"/>
  <w16cid:commentId w16cid:paraId="5A4E5257" w16cid:durableId="217CC3E5"/>
  <w16cid:commentId w16cid:paraId="081FA982" w16cid:durableId="217CC3E6"/>
  <w16cid:commentId w16cid:paraId="340E392E" w16cid:durableId="217CC3E7"/>
  <w16cid:commentId w16cid:paraId="545784FF" w16cid:durableId="2173AFB2"/>
  <w16cid:commentId w16cid:paraId="376145EF" w16cid:durableId="217CC3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BEDD1" w14:textId="77777777" w:rsidR="00102B80" w:rsidRDefault="00102B80" w:rsidP="004656B4">
      <w:r>
        <w:separator/>
      </w:r>
    </w:p>
  </w:endnote>
  <w:endnote w:type="continuationSeparator" w:id="0">
    <w:p w14:paraId="4C7CD569" w14:textId="77777777" w:rsidR="00102B80" w:rsidRDefault="00102B80"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DF8648" w14:textId="77777777" w:rsidR="00102B80" w:rsidRDefault="00102B80" w:rsidP="004656B4">
      <w:r>
        <w:separator/>
      </w:r>
    </w:p>
  </w:footnote>
  <w:footnote w:type="continuationSeparator" w:id="0">
    <w:p w14:paraId="767370FF" w14:textId="77777777" w:rsidR="00102B80" w:rsidRDefault="00102B80"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Walker">
    <w15:presenceInfo w15:providerId="AD" w15:userId="S::awalker@ucdavis.edu::bcf5aa2a-9df6-40fb-b033-2a00a2300771"/>
  </w15:person>
  <w15:person w15:author="Parker, Amber">
    <w15:presenceInfo w15:providerId="AD" w15:userId="S-1-5-21-12138152-973891779-1974547909-47063"/>
  </w15:person>
  <w15:person w15:author="Inaki Garcia-De-Cortazar-Atauri">
    <w15:presenceInfo w15:providerId="AD" w15:userId="S-1-5-21-3569255166-3711921035-3486062074-38408"/>
  </w15:person>
  <w15:person w15:author="Nicole Merrill">
    <w15:presenceInfo w15:providerId="AD" w15:userId="S::nmerrill@uoregon.edu::854c8e01-caaa-490a-ae4c-08b1a14ed7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37FB1"/>
    <w:rsid w:val="00045FB2"/>
    <w:rsid w:val="00052745"/>
    <w:rsid w:val="000553A7"/>
    <w:rsid w:val="00055A9E"/>
    <w:rsid w:val="00056EAE"/>
    <w:rsid w:val="00057722"/>
    <w:rsid w:val="00064A54"/>
    <w:rsid w:val="0006517D"/>
    <w:rsid w:val="00065B22"/>
    <w:rsid w:val="000746A9"/>
    <w:rsid w:val="00083FAD"/>
    <w:rsid w:val="00087062"/>
    <w:rsid w:val="000A4C01"/>
    <w:rsid w:val="000B3811"/>
    <w:rsid w:val="000B5A79"/>
    <w:rsid w:val="000B64B3"/>
    <w:rsid w:val="000B7546"/>
    <w:rsid w:val="000C7781"/>
    <w:rsid w:val="000D25DC"/>
    <w:rsid w:val="000D33A7"/>
    <w:rsid w:val="000E1BAF"/>
    <w:rsid w:val="000F384C"/>
    <w:rsid w:val="000F42CB"/>
    <w:rsid w:val="000F6BAF"/>
    <w:rsid w:val="00102727"/>
    <w:rsid w:val="00102AE5"/>
    <w:rsid w:val="00102B80"/>
    <w:rsid w:val="00105C95"/>
    <w:rsid w:val="001212C6"/>
    <w:rsid w:val="00123B50"/>
    <w:rsid w:val="00123CB5"/>
    <w:rsid w:val="00130784"/>
    <w:rsid w:val="00132441"/>
    <w:rsid w:val="0013265F"/>
    <w:rsid w:val="0014264D"/>
    <w:rsid w:val="00146126"/>
    <w:rsid w:val="00150296"/>
    <w:rsid w:val="00154271"/>
    <w:rsid w:val="0015634D"/>
    <w:rsid w:val="00170344"/>
    <w:rsid w:val="00193D86"/>
    <w:rsid w:val="00195DDA"/>
    <w:rsid w:val="00196510"/>
    <w:rsid w:val="001A0535"/>
    <w:rsid w:val="001B0707"/>
    <w:rsid w:val="001B1899"/>
    <w:rsid w:val="001D33A2"/>
    <w:rsid w:val="001E0C39"/>
    <w:rsid w:val="001E6821"/>
    <w:rsid w:val="001F2088"/>
    <w:rsid w:val="001F2F91"/>
    <w:rsid w:val="001F5E1A"/>
    <w:rsid w:val="00200A6B"/>
    <w:rsid w:val="002018DA"/>
    <w:rsid w:val="0020514D"/>
    <w:rsid w:val="00215131"/>
    <w:rsid w:val="002165A1"/>
    <w:rsid w:val="002208F9"/>
    <w:rsid w:val="00222471"/>
    <w:rsid w:val="00223F59"/>
    <w:rsid w:val="002332A7"/>
    <w:rsid w:val="00235BDB"/>
    <w:rsid w:val="002379ED"/>
    <w:rsid w:val="00242A56"/>
    <w:rsid w:val="00257AA3"/>
    <w:rsid w:val="00257DDD"/>
    <w:rsid w:val="00257F92"/>
    <w:rsid w:val="00262072"/>
    <w:rsid w:val="00262255"/>
    <w:rsid w:val="002752E7"/>
    <w:rsid w:val="002762BF"/>
    <w:rsid w:val="00292BB7"/>
    <w:rsid w:val="00294F31"/>
    <w:rsid w:val="002B5525"/>
    <w:rsid w:val="002B67FF"/>
    <w:rsid w:val="002C1678"/>
    <w:rsid w:val="002C7190"/>
    <w:rsid w:val="002D5FB2"/>
    <w:rsid w:val="002E0E9F"/>
    <w:rsid w:val="002E5A53"/>
    <w:rsid w:val="002E5DE2"/>
    <w:rsid w:val="002E6169"/>
    <w:rsid w:val="00303CF9"/>
    <w:rsid w:val="0031015B"/>
    <w:rsid w:val="00313FF1"/>
    <w:rsid w:val="00317162"/>
    <w:rsid w:val="0032697D"/>
    <w:rsid w:val="00327673"/>
    <w:rsid w:val="00333388"/>
    <w:rsid w:val="00336C26"/>
    <w:rsid w:val="00337A89"/>
    <w:rsid w:val="00337D11"/>
    <w:rsid w:val="003435E9"/>
    <w:rsid w:val="00351E75"/>
    <w:rsid w:val="003527EE"/>
    <w:rsid w:val="0035678E"/>
    <w:rsid w:val="0035733B"/>
    <w:rsid w:val="00360429"/>
    <w:rsid w:val="00370C2B"/>
    <w:rsid w:val="00370CAC"/>
    <w:rsid w:val="0038396C"/>
    <w:rsid w:val="00384153"/>
    <w:rsid w:val="003933B7"/>
    <w:rsid w:val="00394385"/>
    <w:rsid w:val="003965B0"/>
    <w:rsid w:val="003A2939"/>
    <w:rsid w:val="003A4221"/>
    <w:rsid w:val="003A62DF"/>
    <w:rsid w:val="003A650D"/>
    <w:rsid w:val="003B6B09"/>
    <w:rsid w:val="003C18DC"/>
    <w:rsid w:val="003C2817"/>
    <w:rsid w:val="003C38DC"/>
    <w:rsid w:val="003E77A8"/>
    <w:rsid w:val="003F02C5"/>
    <w:rsid w:val="003F1288"/>
    <w:rsid w:val="003F146A"/>
    <w:rsid w:val="003F4302"/>
    <w:rsid w:val="003F457C"/>
    <w:rsid w:val="003F7FE2"/>
    <w:rsid w:val="0040514E"/>
    <w:rsid w:val="00407B6C"/>
    <w:rsid w:val="00431FF7"/>
    <w:rsid w:val="00434599"/>
    <w:rsid w:val="00434D49"/>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C2FB9"/>
    <w:rsid w:val="004C5FA2"/>
    <w:rsid w:val="004F02F6"/>
    <w:rsid w:val="004F5C1C"/>
    <w:rsid w:val="00504F9C"/>
    <w:rsid w:val="00517A0F"/>
    <w:rsid w:val="00521383"/>
    <w:rsid w:val="005253BE"/>
    <w:rsid w:val="005255D9"/>
    <w:rsid w:val="005321DB"/>
    <w:rsid w:val="005366EB"/>
    <w:rsid w:val="00536768"/>
    <w:rsid w:val="005367EC"/>
    <w:rsid w:val="00537A2E"/>
    <w:rsid w:val="0054099C"/>
    <w:rsid w:val="005414F2"/>
    <w:rsid w:val="00541971"/>
    <w:rsid w:val="005439CE"/>
    <w:rsid w:val="00555B04"/>
    <w:rsid w:val="0057182A"/>
    <w:rsid w:val="005737DB"/>
    <w:rsid w:val="005764AF"/>
    <w:rsid w:val="005774A3"/>
    <w:rsid w:val="00580156"/>
    <w:rsid w:val="005853C6"/>
    <w:rsid w:val="005948D8"/>
    <w:rsid w:val="005A1CF5"/>
    <w:rsid w:val="005A7767"/>
    <w:rsid w:val="005C0B21"/>
    <w:rsid w:val="005D0309"/>
    <w:rsid w:val="005D2A4C"/>
    <w:rsid w:val="005E3498"/>
    <w:rsid w:val="005F0857"/>
    <w:rsid w:val="005F16F6"/>
    <w:rsid w:val="005F46A8"/>
    <w:rsid w:val="005F5A15"/>
    <w:rsid w:val="005F6884"/>
    <w:rsid w:val="005F73D8"/>
    <w:rsid w:val="00614416"/>
    <w:rsid w:val="0063089D"/>
    <w:rsid w:val="00655AE0"/>
    <w:rsid w:val="006647F0"/>
    <w:rsid w:val="00664B3D"/>
    <w:rsid w:val="00676C61"/>
    <w:rsid w:val="0068015B"/>
    <w:rsid w:val="006851BA"/>
    <w:rsid w:val="00685239"/>
    <w:rsid w:val="00686120"/>
    <w:rsid w:val="00696D94"/>
    <w:rsid w:val="006A2773"/>
    <w:rsid w:val="006A5FE7"/>
    <w:rsid w:val="006B219F"/>
    <w:rsid w:val="006B4D9B"/>
    <w:rsid w:val="006B552A"/>
    <w:rsid w:val="006C0313"/>
    <w:rsid w:val="006C121E"/>
    <w:rsid w:val="006D4C9F"/>
    <w:rsid w:val="006E18C3"/>
    <w:rsid w:val="006E63DA"/>
    <w:rsid w:val="006E7B4D"/>
    <w:rsid w:val="006F561A"/>
    <w:rsid w:val="007024C6"/>
    <w:rsid w:val="00704022"/>
    <w:rsid w:val="007167D9"/>
    <w:rsid w:val="00717B02"/>
    <w:rsid w:val="007205EB"/>
    <w:rsid w:val="00723F31"/>
    <w:rsid w:val="00724B36"/>
    <w:rsid w:val="00741CDF"/>
    <w:rsid w:val="007435CA"/>
    <w:rsid w:val="007527DD"/>
    <w:rsid w:val="00766AFA"/>
    <w:rsid w:val="00766B2D"/>
    <w:rsid w:val="00767982"/>
    <w:rsid w:val="00771599"/>
    <w:rsid w:val="00774DE3"/>
    <w:rsid w:val="007776B5"/>
    <w:rsid w:val="00786A30"/>
    <w:rsid w:val="00793122"/>
    <w:rsid w:val="00795B8F"/>
    <w:rsid w:val="00795C46"/>
    <w:rsid w:val="007A2D34"/>
    <w:rsid w:val="007A34B1"/>
    <w:rsid w:val="007A39FA"/>
    <w:rsid w:val="007B1DE0"/>
    <w:rsid w:val="007B5912"/>
    <w:rsid w:val="007C5AB8"/>
    <w:rsid w:val="007C6C4A"/>
    <w:rsid w:val="007C76DD"/>
    <w:rsid w:val="007E1066"/>
    <w:rsid w:val="007E4E3D"/>
    <w:rsid w:val="007E5C32"/>
    <w:rsid w:val="007E5D82"/>
    <w:rsid w:val="007E648C"/>
    <w:rsid w:val="007F240A"/>
    <w:rsid w:val="007F359C"/>
    <w:rsid w:val="008106CD"/>
    <w:rsid w:val="00810ABF"/>
    <w:rsid w:val="008256AF"/>
    <w:rsid w:val="0083421C"/>
    <w:rsid w:val="00841F28"/>
    <w:rsid w:val="00842B67"/>
    <w:rsid w:val="0084640F"/>
    <w:rsid w:val="00853AF2"/>
    <w:rsid w:val="008562D4"/>
    <w:rsid w:val="00863635"/>
    <w:rsid w:val="008649D6"/>
    <w:rsid w:val="0087162B"/>
    <w:rsid w:val="0087588B"/>
    <w:rsid w:val="00880D2D"/>
    <w:rsid w:val="00885F27"/>
    <w:rsid w:val="008867E9"/>
    <w:rsid w:val="008914C6"/>
    <w:rsid w:val="00892D3F"/>
    <w:rsid w:val="00892EB0"/>
    <w:rsid w:val="00893694"/>
    <w:rsid w:val="00895618"/>
    <w:rsid w:val="00895D32"/>
    <w:rsid w:val="008A2C02"/>
    <w:rsid w:val="008B00AD"/>
    <w:rsid w:val="008B40AD"/>
    <w:rsid w:val="008B7DC2"/>
    <w:rsid w:val="008C2038"/>
    <w:rsid w:val="008C592B"/>
    <w:rsid w:val="008E656C"/>
    <w:rsid w:val="009025E6"/>
    <w:rsid w:val="00904D13"/>
    <w:rsid w:val="0090748F"/>
    <w:rsid w:val="00910124"/>
    <w:rsid w:val="00910E9F"/>
    <w:rsid w:val="00917568"/>
    <w:rsid w:val="00932B25"/>
    <w:rsid w:val="00934061"/>
    <w:rsid w:val="00940FA4"/>
    <w:rsid w:val="00941428"/>
    <w:rsid w:val="00941605"/>
    <w:rsid w:val="00943BD7"/>
    <w:rsid w:val="009456AE"/>
    <w:rsid w:val="00952926"/>
    <w:rsid w:val="00956F8E"/>
    <w:rsid w:val="00961FC0"/>
    <w:rsid w:val="00963DDF"/>
    <w:rsid w:val="009742E2"/>
    <w:rsid w:val="0097490B"/>
    <w:rsid w:val="00984BE2"/>
    <w:rsid w:val="009A7055"/>
    <w:rsid w:val="009A706E"/>
    <w:rsid w:val="009B03A2"/>
    <w:rsid w:val="009B1F7A"/>
    <w:rsid w:val="009B5E34"/>
    <w:rsid w:val="009C6D5A"/>
    <w:rsid w:val="009D31F5"/>
    <w:rsid w:val="009D5BE6"/>
    <w:rsid w:val="009E1EC1"/>
    <w:rsid w:val="009E74AE"/>
    <w:rsid w:val="009F399C"/>
    <w:rsid w:val="009F68BB"/>
    <w:rsid w:val="00A02F83"/>
    <w:rsid w:val="00A22026"/>
    <w:rsid w:val="00A35D56"/>
    <w:rsid w:val="00A401ED"/>
    <w:rsid w:val="00A41645"/>
    <w:rsid w:val="00A453DE"/>
    <w:rsid w:val="00A46EC6"/>
    <w:rsid w:val="00A506E2"/>
    <w:rsid w:val="00A55E14"/>
    <w:rsid w:val="00A56952"/>
    <w:rsid w:val="00A57D56"/>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6315"/>
    <w:rsid w:val="00B37980"/>
    <w:rsid w:val="00B47F34"/>
    <w:rsid w:val="00B51014"/>
    <w:rsid w:val="00B5534C"/>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C090B"/>
    <w:rsid w:val="00BD3C4B"/>
    <w:rsid w:val="00BD50D8"/>
    <w:rsid w:val="00BD7A42"/>
    <w:rsid w:val="00BE06EE"/>
    <w:rsid w:val="00BE1B73"/>
    <w:rsid w:val="00BE1DAF"/>
    <w:rsid w:val="00BE3192"/>
    <w:rsid w:val="00BE5917"/>
    <w:rsid w:val="00BF3903"/>
    <w:rsid w:val="00BF4BC4"/>
    <w:rsid w:val="00BF54B6"/>
    <w:rsid w:val="00C02F27"/>
    <w:rsid w:val="00C06E57"/>
    <w:rsid w:val="00C11E45"/>
    <w:rsid w:val="00C12650"/>
    <w:rsid w:val="00C20529"/>
    <w:rsid w:val="00C36CFB"/>
    <w:rsid w:val="00C41495"/>
    <w:rsid w:val="00C449D4"/>
    <w:rsid w:val="00C5360C"/>
    <w:rsid w:val="00C549C2"/>
    <w:rsid w:val="00C60818"/>
    <w:rsid w:val="00C6329C"/>
    <w:rsid w:val="00C639A8"/>
    <w:rsid w:val="00C65815"/>
    <w:rsid w:val="00C66162"/>
    <w:rsid w:val="00C67F07"/>
    <w:rsid w:val="00C82D1D"/>
    <w:rsid w:val="00CC4F30"/>
    <w:rsid w:val="00CC5903"/>
    <w:rsid w:val="00CC6C01"/>
    <w:rsid w:val="00CD0EF8"/>
    <w:rsid w:val="00CD2B80"/>
    <w:rsid w:val="00CD3285"/>
    <w:rsid w:val="00CD4B15"/>
    <w:rsid w:val="00CD4DB8"/>
    <w:rsid w:val="00D07B50"/>
    <w:rsid w:val="00D13E7F"/>
    <w:rsid w:val="00D14799"/>
    <w:rsid w:val="00D169AB"/>
    <w:rsid w:val="00D40F8D"/>
    <w:rsid w:val="00D444F4"/>
    <w:rsid w:val="00D626C0"/>
    <w:rsid w:val="00D70772"/>
    <w:rsid w:val="00D70FE0"/>
    <w:rsid w:val="00D7655C"/>
    <w:rsid w:val="00D77F66"/>
    <w:rsid w:val="00D80EBC"/>
    <w:rsid w:val="00D820C1"/>
    <w:rsid w:val="00D82AD4"/>
    <w:rsid w:val="00D91F2D"/>
    <w:rsid w:val="00D93B48"/>
    <w:rsid w:val="00D956ED"/>
    <w:rsid w:val="00D96776"/>
    <w:rsid w:val="00DA39C3"/>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11437"/>
    <w:rsid w:val="00E12889"/>
    <w:rsid w:val="00E1411A"/>
    <w:rsid w:val="00E15BAF"/>
    <w:rsid w:val="00E17BFB"/>
    <w:rsid w:val="00E221E3"/>
    <w:rsid w:val="00E25A73"/>
    <w:rsid w:val="00E25B89"/>
    <w:rsid w:val="00E26CFE"/>
    <w:rsid w:val="00E26DB1"/>
    <w:rsid w:val="00E270D8"/>
    <w:rsid w:val="00E31B23"/>
    <w:rsid w:val="00E3314C"/>
    <w:rsid w:val="00E40269"/>
    <w:rsid w:val="00E5046D"/>
    <w:rsid w:val="00E507ED"/>
    <w:rsid w:val="00E60CF5"/>
    <w:rsid w:val="00E624CD"/>
    <w:rsid w:val="00E70572"/>
    <w:rsid w:val="00E71D46"/>
    <w:rsid w:val="00E867DF"/>
    <w:rsid w:val="00E933BE"/>
    <w:rsid w:val="00EA0E17"/>
    <w:rsid w:val="00EA6ABA"/>
    <w:rsid w:val="00EA7080"/>
    <w:rsid w:val="00EA7E3A"/>
    <w:rsid w:val="00EB2132"/>
    <w:rsid w:val="00EB2486"/>
    <w:rsid w:val="00EB3E3A"/>
    <w:rsid w:val="00EB778D"/>
    <w:rsid w:val="00EB7D1A"/>
    <w:rsid w:val="00EC00FC"/>
    <w:rsid w:val="00EC1BE1"/>
    <w:rsid w:val="00EC4385"/>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74DF"/>
    <w:rsid w:val="00FB2A2F"/>
    <w:rsid w:val="00FB48C3"/>
    <w:rsid w:val="00FB7069"/>
    <w:rsid w:val="00FC210D"/>
    <w:rsid w:val="00FC627F"/>
    <w:rsid w:val="00FD12FB"/>
    <w:rsid w:val="00FE02C9"/>
    <w:rsid w:val="00FE6646"/>
    <w:rsid w:val="00FE7098"/>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A3A10FE-1B71-A04A-97FC-0DA08B7723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4" w:semiHidden="1" w:unhideWhenUsed="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knb.ecoinformatics.org/view/doi:10.5063/F18G8J29"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AC79DC47-4C2F-D44F-BCB8-BB9423801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TotalTime>
  <Pages>13</Pages>
  <Words>7231</Words>
  <Characters>41217</Characters>
  <Application>Microsoft Office Word</Application>
  <DocSecurity>0</DocSecurity>
  <Lines>343</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57</cp:revision>
  <dcterms:created xsi:type="dcterms:W3CDTF">2019-11-11T19:46:00Z</dcterms:created>
  <dcterms:modified xsi:type="dcterms:W3CDTF">2019-11-2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